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894283" w14:textId="70075ABE" w:rsidR="0033074D" w:rsidRPr="003E6428" w:rsidRDefault="006164B6">
      <w:pPr>
        <w:rPr>
          <w:rFonts w:ascii="Arial" w:hAnsi="Arial" w:cs="Arial"/>
          <w:sz w:val="20"/>
          <w:szCs w:val="20"/>
          <w:lang w:val="en-US"/>
        </w:rPr>
      </w:pPr>
      <w:r w:rsidRPr="003E6428">
        <w:rPr>
          <w:rFonts w:ascii="Arial" w:hAnsi="Arial" w:cs="Arial"/>
          <w:b/>
          <w:sz w:val="20"/>
          <w:szCs w:val="20"/>
          <w:lang w:val="en-US"/>
        </w:rPr>
        <w:t xml:space="preserve">Supplement </w:t>
      </w:r>
      <w:r w:rsidR="00163B49" w:rsidRPr="003E6428">
        <w:rPr>
          <w:rFonts w:ascii="Arial" w:hAnsi="Arial" w:cs="Arial"/>
          <w:b/>
          <w:sz w:val="20"/>
          <w:szCs w:val="20"/>
          <w:lang w:val="en-US"/>
        </w:rPr>
        <w:t xml:space="preserve">Table </w:t>
      </w:r>
      <w:r w:rsidRPr="003E6428">
        <w:rPr>
          <w:rFonts w:ascii="Arial" w:hAnsi="Arial" w:cs="Arial"/>
          <w:b/>
          <w:sz w:val="20"/>
          <w:szCs w:val="20"/>
          <w:lang w:val="en-US"/>
        </w:rPr>
        <w:t>S1</w:t>
      </w:r>
      <w:r w:rsidR="00163B49" w:rsidRPr="003E6428">
        <w:rPr>
          <w:rFonts w:ascii="Arial" w:hAnsi="Arial" w:cs="Arial"/>
          <w:b/>
          <w:sz w:val="20"/>
          <w:szCs w:val="20"/>
          <w:lang w:val="en-US"/>
        </w:rPr>
        <w:t>.</w:t>
      </w:r>
      <w:r w:rsidR="00163B49" w:rsidRPr="003E6428">
        <w:rPr>
          <w:rFonts w:ascii="Arial" w:hAnsi="Arial" w:cs="Arial"/>
          <w:sz w:val="20"/>
          <w:szCs w:val="20"/>
          <w:lang w:val="en-US"/>
        </w:rPr>
        <w:t xml:space="preserve"> </w:t>
      </w:r>
      <w:r w:rsidR="00163B49" w:rsidRPr="003E6428">
        <w:rPr>
          <w:rFonts w:ascii="Arial" w:hAnsi="Arial" w:cs="Arial"/>
          <w:i/>
          <w:sz w:val="20"/>
          <w:szCs w:val="20"/>
          <w:lang w:val="en-US"/>
        </w:rPr>
        <w:t>Multi-language overview for instruments used in the MAKO study.</w:t>
      </w:r>
    </w:p>
    <w:tbl>
      <w:tblPr>
        <w:tblStyle w:val="Tabellenraster"/>
        <w:tblW w:w="0" w:type="auto"/>
        <w:tblLook w:val="04A0" w:firstRow="1" w:lastRow="0" w:firstColumn="1" w:lastColumn="0" w:noHBand="0" w:noVBand="1"/>
      </w:tblPr>
      <w:tblGrid>
        <w:gridCol w:w="2095"/>
        <w:gridCol w:w="1550"/>
        <w:gridCol w:w="1605"/>
        <w:gridCol w:w="1241"/>
        <w:gridCol w:w="1384"/>
        <w:gridCol w:w="1187"/>
      </w:tblGrid>
      <w:tr w:rsidR="00286B27" w:rsidRPr="003E6428" w14:paraId="43550D30" w14:textId="77777777" w:rsidTr="00072300">
        <w:tc>
          <w:tcPr>
            <w:tcW w:w="2782" w:type="dxa"/>
          </w:tcPr>
          <w:p w14:paraId="01E8C3F5" w14:textId="77777777" w:rsidR="00163B49" w:rsidRPr="003E6428" w:rsidRDefault="00163B49" w:rsidP="00163B49">
            <w:pPr>
              <w:autoSpaceDE w:val="0"/>
              <w:autoSpaceDN w:val="0"/>
              <w:adjustRightInd w:val="0"/>
              <w:ind w:right="114"/>
              <w:rPr>
                <w:rFonts w:ascii="Arial" w:hAnsi="Arial" w:cs="Arial"/>
                <w:b/>
                <w:sz w:val="20"/>
                <w:szCs w:val="20"/>
                <w:lang w:val="en-US"/>
              </w:rPr>
            </w:pPr>
            <w:r w:rsidRPr="003E6428">
              <w:rPr>
                <w:rFonts w:ascii="Arial" w:hAnsi="Arial" w:cs="Arial"/>
                <w:b/>
                <w:sz w:val="20"/>
                <w:szCs w:val="20"/>
                <w:lang w:val="en-US"/>
              </w:rPr>
              <w:t>Instrument Name</w:t>
            </w:r>
          </w:p>
        </w:tc>
        <w:tc>
          <w:tcPr>
            <w:tcW w:w="1370" w:type="dxa"/>
            <w:vAlign w:val="center"/>
          </w:tcPr>
          <w:p w14:paraId="59B2497F" w14:textId="77777777" w:rsidR="00163B49" w:rsidRPr="003E6428" w:rsidRDefault="00163B49" w:rsidP="00163B49">
            <w:pPr>
              <w:autoSpaceDE w:val="0"/>
              <w:autoSpaceDN w:val="0"/>
              <w:adjustRightInd w:val="0"/>
              <w:ind w:right="114"/>
              <w:rPr>
                <w:rFonts w:ascii="Arial" w:hAnsi="Arial" w:cs="Arial"/>
                <w:b/>
                <w:sz w:val="20"/>
                <w:szCs w:val="20"/>
                <w:lang w:val="en-US"/>
              </w:rPr>
            </w:pPr>
            <w:r w:rsidRPr="003E6428">
              <w:rPr>
                <w:rFonts w:ascii="Arial" w:hAnsi="Arial" w:cs="Arial"/>
                <w:b/>
                <w:sz w:val="20"/>
                <w:szCs w:val="20"/>
                <w:lang w:val="en-US"/>
              </w:rPr>
              <w:t>German</w:t>
            </w:r>
          </w:p>
        </w:tc>
        <w:tc>
          <w:tcPr>
            <w:tcW w:w="1434" w:type="dxa"/>
          </w:tcPr>
          <w:p w14:paraId="27BA6F86" w14:textId="77777777" w:rsidR="00163B49" w:rsidRPr="003E6428" w:rsidRDefault="00163B49" w:rsidP="00163B49">
            <w:pPr>
              <w:autoSpaceDE w:val="0"/>
              <w:autoSpaceDN w:val="0"/>
              <w:adjustRightInd w:val="0"/>
              <w:ind w:right="114"/>
              <w:rPr>
                <w:rFonts w:ascii="Arial" w:hAnsi="Arial" w:cs="Arial"/>
                <w:b/>
                <w:sz w:val="20"/>
                <w:szCs w:val="20"/>
                <w:lang w:val="en-US"/>
              </w:rPr>
            </w:pPr>
            <w:r w:rsidRPr="003E6428">
              <w:rPr>
                <w:rFonts w:ascii="Arial" w:hAnsi="Arial" w:cs="Arial"/>
                <w:b/>
                <w:sz w:val="20"/>
                <w:szCs w:val="20"/>
                <w:lang w:val="en-US"/>
              </w:rPr>
              <w:t>English</w:t>
            </w:r>
          </w:p>
        </w:tc>
        <w:tc>
          <w:tcPr>
            <w:tcW w:w="1061" w:type="dxa"/>
          </w:tcPr>
          <w:p w14:paraId="36551EC1" w14:textId="77777777" w:rsidR="00163B49" w:rsidRPr="003E6428" w:rsidRDefault="00163B49" w:rsidP="00163B49">
            <w:pPr>
              <w:jc w:val="center"/>
              <w:rPr>
                <w:rFonts w:ascii="Arial" w:hAnsi="Arial" w:cs="Arial"/>
                <w:b/>
                <w:sz w:val="20"/>
                <w:szCs w:val="20"/>
                <w:lang w:val="en-GB"/>
              </w:rPr>
            </w:pPr>
            <w:r w:rsidRPr="003E6428">
              <w:rPr>
                <w:rFonts w:ascii="Arial" w:hAnsi="Arial" w:cs="Arial"/>
                <w:b/>
                <w:sz w:val="20"/>
                <w:szCs w:val="20"/>
                <w:lang w:val="en-GB"/>
              </w:rPr>
              <w:t>Turkish</w:t>
            </w:r>
          </w:p>
        </w:tc>
        <w:tc>
          <w:tcPr>
            <w:tcW w:w="1359" w:type="dxa"/>
          </w:tcPr>
          <w:p w14:paraId="7A8998FE" w14:textId="77777777" w:rsidR="00163B49" w:rsidRPr="003E6428" w:rsidRDefault="00163B49" w:rsidP="00163B49">
            <w:pPr>
              <w:jc w:val="center"/>
              <w:rPr>
                <w:rFonts w:ascii="Arial" w:hAnsi="Arial" w:cs="Arial"/>
                <w:b/>
                <w:sz w:val="20"/>
                <w:szCs w:val="20"/>
                <w:lang w:val="en-GB"/>
              </w:rPr>
            </w:pPr>
            <w:r w:rsidRPr="003E6428">
              <w:rPr>
                <w:rFonts w:ascii="Arial" w:hAnsi="Arial" w:cs="Arial"/>
                <w:b/>
                <w:sz w:val="20"/>
                <w:szCs w:val="20"/>
                <w:lang w:val="en-GB"/>
              </w:rPr>
              <w:t>Russian</w:t>
            </w:r>
          </w:p>
        </w:tc>
        <w:tc>
          <w:tcPr>
            <w:tcW w:w="1056" w:type="dxa"/>
          </w:tcPr>
          <w:p w14:paraId="0BBF4209" w14:textId="77777777" w:rsidR="00163B49" w:rsidRPr="003E6428" w:rsidRDefault="00163B49" w:rsidP="00163B49">
            <w:pPr>
              <w:jc w:val="center"/>
              <w:rPr>
                <w:rFonts w:ascii="Arial" w:hAnsi="Arial" w:cs="Arial"/>
                <w:b/>
                <w:sz w:val="20"/>
                <w:szCs w:val="20"/>
                <w:lang w:val="en-GB"/>
              </w:rPr>
            </w:pPr>
            <w:r w:rsidRPr="003E6428">
              <w:rPr>
                <w:rFonts w:ascii="Arial" w:hAnsi="Arial" w:cs="Arial"/>
                <w:b/>
                <w:sz w:val="20"/>
                <w:szCs w:val="20"/>
                <w:lang w:val="en-GB"/>
              </w:rPr>
              <w:t>Ukrainian</w:t>
            </w:r>
          </w:p>
        </w:tc>
      </w:tr>
      <w:tr w:rsidR="00286B27" w:rsidRPr="003E6428" w14:paraId="762B2247" w14:textId="77777777" w:rsidTr="00072300">
        <w:tc>
          <w:tcPr>
            <w:tcW w:w="2782" w:type="dxa"/>
          </w:tcPr>
          <w:p w14:paraId="6650486E" w14:textId="485A9763" w:rsidR="008542B1" w:rsidRPr="003E6428" w:rsidRDefault="008542B1" w:rsidP="00163B49">
            <w:pPr>
              <w:autoSpaceDE w:val="0"/>
              <w:autoSpaceDN w:val="0"/>
              <w:adjustRightInd w:val="0"/>
              <w:ind w:right="114"/>
              <w:rPr>
                <w:rFonts w:ascii="Arial" w:hAnsi="Arial" w:cs="Arial"/>
                <w:b/>
                <w:sz w:val="20"/>
                <w:szCs w:val="20"/>
                <w:lang w:val="en-US"/>
              </w:rPr>
            </w:pPr>
            <w:r w:rsidRPr="003E6428">
              <w:rPr>
                <w:rFonts w:ascii="Arial" w:hAnsi="Arial" w:cs="Arial"/>
                <w:b/>
                <w:sz w:val="20"/>
                <w:szCs w:val="20"/>
                <w:lang w:val="en-US"/>
              </w:rPr>
              <w:t>Sociodemographic</w:t>
            </w:r>
          </w:p>
        </w:tc>
        <w:tc>
          <w:tcPr>
            <w:tcW w:w="1370" w:type="dxa"/>
            <w:vAlign w:val="center"/>
          </w:tcPr>
          <w:p w14:paraId="30F79E3F" w14:textId="77777777" w:rsidR="008542B1" w:rsidRPr="003E6428" w:rsidRDefault="008542B1" w:rsidP="00163B49">
            <w:pPr>
              <w:autoSpaceDE w:val="0"/>
              <w:autoSpaceDN w:val="0"/>
              <w:adjustRightInd w:val="0"/>
              <w:ind w:right="114"/>
              <w:rPr>
                <w:rFonts w:ascii="Arial" w:hAnsi="Arial" w:cs="Arial"/>
                <w:b/>
                <w:sz w:val="20"/>
                <w:szCs w:val="20"/>
                <w:lang w:val="en-US"/>
              </w:rPr>
            </w:pPr>
          </w:p>
        </w:tc>
        <w:tc>
          <w:tcPr>
            <w:tcW w:w="1434" w:type="dxa"/>
          </w:tcPr>
          <w:p w14:paraId="267E9B26" w14:textId="77777777" w:rsidR="008542B1" w:rsidRPr="003E6428" w:rsidRDefault="008542B1" w:rsidP="00163B49">
            <w:pPr>
              <w:autoSpaceDE w:val="0"/>
              <w:autoSpaceDN w:val="0"/>
              <w:adjustRightInd w:val="0"/>
              <w:ind w:right="114"/>
              <w:rPr>
                <w:rFonts w:ascii="Arial" w:hAnsi="Arial" w:cs="Arial"/>
                <w:b/>
                <w:sz w:val="20"/>
                <w:szCs w:val="20"/>
                <w:lang w:val="en-US"/>
              </w:rPr>
            </w:pPr>
          </w:p>
        </w:tc>
        <w:tc>
          <w:tcPr>
            <w:tcW w:w="1061" w:type="dxa"/>
          </w:tcPr>
          <w:p w14:paraId="6212C67C" w14:textId="780DA4E4" w:rsidR="008542B1" w:rsidRPr="003E6428" w:rsidRDefault="008542B1" w:rsidP="00A1625C">
            <w:pPr>
              <w:jc w:val="center"/>
              <w:rPr>
                <w:rFonts w:ascii="Arial" w:hAnsi="Arial" w:cs="Arial"/>
                <w:b/>
                <w:sz w:val="20"/>
                <w:szCs w:val="20"/>
                <w:lang w:val="en-GB"/>
              </w:rPr>
            </w:pPr>
          </w:p>
        </w:tc>
        <w:tc>
          <w:tcPr>
            <w:tcW w:w="1359" w:type="dxa"/>
          </w:tcPr>
          <w:p w14:paraId="05558068" w14:textId="77777777" w:rsidR="008542B1" w:rsidRPr="003E6428" w:rsidRDefault="008542B1" w:rsidP="00163B49">
            <w:pPr>
              <w:jc w:val="center"/>
              <w:rPr>
                <w:rFonts w:ascii="Arial" w:hAnsi="Arial" w:cs="Arial"/>
                <w:b/>
                <w:sz w:val="20"/>
                <w:szCs w:val="20"/>
                <w:highlight w:val="yellow"/>
                <w:lang w:val="en-GB"/>
              </w:rPr>
            </w:pPr>
          </w:p>
        </w:tc>
        <w:tc>
          <w:tcPr>
            <w:tcW w:w="1056" w:type="dxa"/>
          </w:tcPr>
          <w:p w14:paraId="3C2BC4D6" w14:textId="77777777" w:rsidR="008542B1" w:rsidRPr="003E6428" w:rsidRDefault="008542B1" w:rsidP="00163B49">
            <w:pPr>
              <w:jc w:val="center"/>
              <w:rPr>
                <w:rFonts w:ascii="Arial" w:hAnsi="Arial" w:cs="Arial"/>
                <w:b/>
                <w:sz w:val="20"/>
                <w:szCs w:val="20"/>
                <w:highlight w:val="yellow"/>
                <w:lang w:val="en-GB"/>
              </w:rPr>
            </w:pPr>
          </w:p>
        </w:tc>
      </w:tr>
      <w:tr w:rsidR="00286B27" w:rsidRPr="003E6428" w14:paraId="4AC2C376" w14:textId="77777777" w:rsidTr="00072300">
        <w:tc>
          <w:tcPr>
            <w:tcW w:w="2782" w:type="dxa"/>
          </w:tcPr>
          <w:p w14:paraId="30E7D3F0" w14:textId="3ADE00B5" w:rsidR="00163B49" w:rsidRPr="003E6428" w:rsidRDefault="00163B49" w:rsidP="00974726">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Client Service Receipt Inventory (CSRI) – </w:t>
            </w:r>
            <w:r w:rsidR="00974726" w:rsidRPr="003E6428">
              <w:rPr>
                <w:rFonts w:ascii="Arial" w:hAnsi="Arial" w:cs="Arial"/>
                <w:sz w:val="20"/>
                <w:szCs w:val="20"/>
                <w:lang w:val="en-US"/>
              </w:rPr>
              <w:t>adapted</w:t>
            </w:r>
          </w:p>
        </w:tc>
        <w:tc>
          <w:tcPr>
            <w:tcW w:w="1370" w:type="dxa"/>
            <w:vAlign w:val="center"/>
          </w:tcPr>
          <w:p w14:paraId="48BA6E6F" w14:textId="1CF23A8D" w:rsidR="00163B49" w:rsidRPr="003E6428" w:rsidRDefault="006503E6"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lM8h3sO3","properties":{"formattedCitation":"(Roick et al., 2001)","plainCitation":"(Roick et al., 2001)","noteIndex":0},"citationItems":[{"id":5733,"uris":["http://zotero.org/users/3433240/items/5W4LWXL8"],"itemData":{"id":5733,"type":"article-journal","abstract":"Thieme E-Books &amp; E-Journals","container-title":"Psychiatrische Praxis","DOI":"10.1055/s-2001-17790","ISSN":"0303-4259","language":"de","license":"© Georg Thieme Verlag Stuttgart · New York","note":"publisher: © Georg Thieme Verlag Stuttgart · New York","page":"84-90","source":"www.thieme-connect.com","title":"Die deutsche Version des Client Sociodemographic and Service Receipt Inventory","volume":"28","author":[{"family":"Roick","given":"Christiane"},{"family":"Kilian","given":"Reinhold"},{"family":"Matschinger","given":"Herbert"},{"family":"Bernert","given":"Sebastian"},{"family":"Mory","given":"Claudia"},{"family":"Angermeyer","given":"Matthias C."}],"issued":{"date-parts":[["2001",10,15]]}}}],"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Roick et al., 2001)</w:t>
            </w:r>
            <w:r w:rsidRPr="003E6428">
              <w:rPr>
                <w:rFonts w:ascii="Arial" w:hAnsi="Arial" w:cs="Arial"/>
                <w:sz w:val="20"/>
                <w:szCs w:val="20"/>
                <w:lang w:val="en-US"/>
              </w:rPr>
              <w:fldChar w:fldCharType="end"/>
            </w:r>
          </w:p>
        </w:tc>
        <w:tc>
          <w:tcPr>
            <w:tcW w:w="1434" w:type="dxa"/>
          </w:tcPr>
          <w:p w14:paraId="22CD566E" w14:textId="0D96B08D" w:rsidR="00B368E3" w:rsidRPr="003E6428" w:rsidRDefault="00B368E3"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vF8CueEK","properties":{"formattedCitation":"(Chisholm et al., 2000)","plainCitation":"(Chisholm et al., 2000)","noteIndex":0},"citationItems":[{"id":5551,"uris":["http://zotero.org/users/3433240/items/PB5P4XMW"],"itemData":{"id":5551,"type":"article-journal","container-title":"The British Journal of Psychiatry","ISSN":"0007-1250","issue":"S39","page":"s28-s33","title":"Client socio-demographic and service receipt inventory–European version: development of an instrument for international research: EPSILON Study 5","volume":"177","author":[{"family":"Chisholm","given":"Daniel"},{"family":"Knapp","given":"Martin R. J."},{"family":"Knudsen","given":"Helle Charlotte"},{"family":"Amaddeo","given":"Francesco"},{"family":"Gaite","given":"LUIS"},{"family":"Van Wijngaarden","given":"B. O. B."},{"family":"EPSILON Study Group","given":""}],"issued":{"date-parts":[["2000"]]}}}],"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Chisholm et al., 2000)</w:t>
            </w:r>
            <w:r w:rsidRPr="003E6428">
              <w:rPr>
                <w:rFonts w:ascii="Arial" w:hAnsi="Arial" w:cs="Arial"/>
                <w:sz w:val="20"/>
                <w:szCs w:val="20"/>
                <w:lang w:val="en-US"/>
              </w:rPr>
              <w:fldChar w:fldCharType="end"/>
            </w:r>
          </w:p>
          <w:p w14:paraId="332B86C5" w14:textId="3B0AA79F" w:rsidR="00163B49" w:rsidRPr="003E6428" w:rsidRDefault="003877DC"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C1 (</w:t>
            </w:r>
            <w:r w:rsidR="006503E6" w:rsidRPr="003E6428">
              <w:rPr>
                <w:rFonts w:ascii="Arial" w:hAnsi="Arial" w:cs="Arial"/>
                <w:sz w:val="20"/>
                <w:szCs w:val="20"/>
                <w:lang w:val="en-US"/>
              </w:rPr>
              <w:t>few additional response options</w:t>
            </w:r>
            <w:r w:rsidRPr="003E6428">
              <w:rPr>
                <w:rFonts w:ascii="Arial" w:hAnsi="Arial" w:cs="Arial"/>
                <w:sz w:val="20"/>
                <w:szCs w:val="20"/>
                <w:lang w:val="en-US"/>
              </w:rPr>
              <w:t>)</w:t>
            </w:r>
          </w:p>
        </w:tc>
        <w:tc>
          <w:tcPr>
            <w:tcW w:w="1061" w:type="dxa"/>
          </w:tcPr>
          <w:p w14:paraId="27DE035E" w14:textId="45135157"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359" w:type="dxa"/>
          </w:tcPr>
          <w:p w14:paraId="0B33F1C9" w14:textId="39E9CEAE"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056" w:type="dxa"/>
          </w:tcPr>
          <w:p w14:paraId="62CF6E2E" w14:textId="07123B03" w:rsidR="00163B49" w:rsidRPr="003E6428" w:rsidRDefault="001E5D7C" w:rsidP="00163B49">
            <w:pPr>
              <w:jc w:val="center"/>
              <w:rPr>
                <w:rFonts w:ascii="Arial" w:hAnsi="Arial" w:cs="Arial"/>
                <w:sz w:val="20"/>
                <w:szCs w:val="20"/>
                <w:highlight w:val="yellow"/>
                <w:lang w:val="en-GB"/>
              </w:rPr>
            </w:pPr>
            <w:r w:rsidRPr="003E6428">
              <w:rPr>
                <w:rFonts w:ascii="Arial" w:hAnsi="Arial" w:cs="Arial"/>
                <w:sz w:val="20"/>
                <w:szCs w:val="20"/>
                <w:lang w:val="en-GB"/>
              </w:rPr>
              <w:t>B1</w:t>
            </w:r>
          </w:p>
        </w:tc>
      </w:tr>
      <w:tr w:rsidR="00286B27" w:rsidRPr="0028017D" w14:paraId="499C3BDF" w14:textId="77777777" w:rsidTr="00072300">
        <w:tc>
          <w:tcPr>
            <w:tcW w:w="2782" w:type="dxa"/>
          </w:tcPr>
          <w:p w14:paraId="2CD15D29" w14:textId="196684B1" w:rsidR="00163B49" w:rsidRPr="003E6428" w:rsidRDefault="00163B49"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Familial risk</w:t>
            </w:r>
            <w:r w:rsidR="00A30ED3" w:rsidRPr="003E6428">
              <w:rPr>
                <w:rFonts w:ascii="Arial" w:hAnsi="Arial" w:cs="Arial"/>
                <w:sz w:val="20"/>
                <w:szCs w:val="20"/>
                <w:lang w:val="en-US"/>
              </w:rPr>
              <w:t xml:space="preserve">, adapted </w:t>
            </w:r>
          </w:p>
        </w:tc>
        <w:tc>
          <w:tcPr>
            <w:tcW w:w="1370" w:type="dxa"/>
            <w:shd w:val="clear" w:color="auto" w:fill="auto"/>
            <w:vAlign w:val="center"/>
          </w:tcPr>
          <w:p w14:paraId="76EFB8D2" w14:textId="4E54F85B" w:rsidR="00163B49" w:rsidRPr="003E6428" w:rsidRDefault="006A54EE"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4B1128" w:rsidRPr="003E6428">
              <w:rPr>
                <w:rFonts w:ascii="Arial" w:hAnsi="Arial" w:cs="Arial"/>
                <w:sz w:val="20"/>
                <w:szCs w:val="20"/>
                <w:lang w:val="en-US"/>
              </w:rPr>
              <w:instrText xml:space="preserve"> ADDIN ZOTERO_ITEM CSL_CITATION {"citationID":"lf3M7dnL","properties":{"formattedCitation":"(Schick et al., 2021)","plainCitation":"(Schick et al., 2021)","noteIndex":0},"citationItems":[{"id":1519,"uris":["http://zotero.org/users/3433240/items/RFK2RESG"],"itemData":{"id":1519,"type":"article-journal","abstract":"Background: Most mental disorders first emerge in youth and, in their early stages, surface as subthreshold expressions of symptoms comprising a transdiagnostic phenotype of psychosis, mania, depression, and anxiety. Elevated stress reactivity is one of the most widely studied mechanisms underlying psychotic and affective mental health problems. Thus, targeting stress reactivity in youth is a promising indicated and translational preventive strategy for adverse mental health outcomes that could develop later in life and for improving resilience. Compassion-focused interventions offer a wide range of innovative therapeutic techniques that are particularly amenable to being implemented as ecological momentary interventions (EMIs), a specific type of mobile health intervention, to enable youth to access interventions in a given moment and context in daily life. This approach may bridge the current gap in youth mental health care.\nObjective: This study aims to investigate the clinical feasibility, candidate underlying mechanisms, and initial signals of the efficacy of a novel, transdiagnostic, hybrid EMI for improving resilience to stress in youth—EMIcompass.\nMethods: In an exploratory randomized controlled trial, youth aged between 14 and 25 years with current distress, a broad Clinical High At-Risk Mental State, or the first episode of a severe mental disorder will be randomly allocated to the EMIcompass intervention (ie, EMI plus face-to-face training sessions) in addition to treatment as usual or a control condition of treatment as usual only. Primary (stress reactivity) and secondary candidate mechanisms (resilience, interpersonal sensitivity, threat anticipation, negative affective appraisals, and momentary physiological markers of stress reactivity), as well as primary (psychological distress) and secondary outcomes (primary psychiatric symptoms and general psychopathology), will be assessed at baseline, postintervention, and at the 4-week follow-up.\nResults: The first enrollment was in August 2019, and as of May 2021, enrollment and randomization was completed (N=92). We expect data collection to be completed by August 2021.\nConclusions: This study is the first to establish feasibility, evidence on underlying mechanisms, and preliminary signals of the efficacy of a compassion-focused EMI in youth. If successful, a confirmatory randomized controlled trial will be warranted. Overall, our approach has the potential to significantly advance preventive interventions in youth mental health provision.\nTrial Registration: German Clinical Trials Register DRKS00017265; https://www.drks.de/drks_web/navigate.do?navigationId=trial.HTML&amp;amp;TRIAL_ID=DRKS00017265","container-title":"JMIR Research Protocols","DOI":"10.2196/27462","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JMIR Research Protocols...\") is properly cited with original URL and bibliographic citation information. The complete bibliographic information, a link to the original publication on http://www.researchprotocols.org/, as well as this copyright and license information must be included.","note":"Company: JMIR Research Protocols\nDistributor: JMIR Research Protocols\nInstitution: JMIR Research Protocols\nLabel: JMIR Research Protocols\npublisher: JMIR Publications Inc., Toronto, Canada","page":"e27462","source":"www.researchprotocols.org","title":"Effects of a Novel, Transdiagnostic, Hybrid Ecological Momentary Intervention for Improving Resilience in Youth (EMIcompass): Protocol for an Exploratory Randomized Controlled Trial","title-short":"Effects of a Novel, Transdiagnostic, Hybrid Ecological Momentary Intervention for Improving Resilience in Youth (EMIcompass)","volume":"10","author":[{"family":"Schick","given":"Anita"},{"family":"Paetzold","given":"Isabell"},{"family":"Rauschenberg","given":"Christian"},{"family":"Hirjak","given":"Dusan"},{"family":"Banaschewski","given":"Tobias"},{"family":"Meyer-Lindenberg","given":"Andreas"},{"family":"Boehnke","given":"Jan R."},{"family":"Boecking","given":"Benjamin"},{"family":"Reininghaus","given":"Ulrich"}],"issued":{"date-parts":[["2021",12,3]]}}}],"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Schick et al., 2021)</w:t>
            </w:r>
            <w:r w:rsidRPr="003E6428">
              <w:rPr>
                <w:rFonts w:ascii="Arial" w:hAnsi="Arial" w:cs="Arial"/>
                <w:sz w:val="20"/>
                <w:szCs w:val="20"/>
                <w:lang w:val="en-US"/>
              </w:rPr>
              <w:fldChar w:fldCharType="end"/>
            </w:r>
          </w:p>
        </w:tc>
        <w:tc>
          <w:tcPr>
            <w:tcW w:w="1434" w:type="dxa"/>
          </w:tcPr>
          <w:p w14:paraId="659242B4" w14:textId="514002A8" w:rsidR="00163B49" w:rsidRPr="003E6428" w:rsidRDefault="00513A02"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C1</w:t>
            </w:r>
          </w:p>
        </w:tc>
        <w:tc>
          <w:tcPr>
            <w:tcW w:w="1061" w:type="dxa"/>
          </w:tcPr>
          <w:p w14:paraId="3715DB51" w14:textId="68812376"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359" w:type="dxa"/>
          </w:tcPr>
          <w:p w14:paraId="5C8B89CA" w14:textId="00B8DCC3"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056" w:type="dxa"/>
          </w:tcPr>
          <w:p w14:paraId="703202A4" w14:textId="63D2373E" w:rsidR="00163B49" w:rsidRPr="003E6428" w:rsidRDefault="001E5D7C" w:rsidP="00163B49">
            <w:pPr>
              <w:jc w:val="center"/>
              <w:rPr>
                <w:rFonts w:ascii="Arial" w:hAnsi="Arial" w:cs="Arial"/>
                <w:sz w:val="20"/>
                <w:szCs w:val="20"/>
                <w:lang w:val="en-GB"/>
              </w:rPr>
            </w:pPr>
            <w:r w:rsidRPr="003E6428">
              <w:rPr>
                <w:rFonts w:ascii="Arial" w:hAnsi="Arial" w:cs="Arial"/>
                <w:sz w:val="20"/>
                <w:szCs w:val="20"/>
                <w:lang w:val="en-GB"/>
              </w:rPr>
              <w:t>B1</w:t>
            </w:r>
          </w:p>
        </w:tc>
      </w:tr>
      <w:tr w:rsidR="00286B27" w:rsidRPr="0028017D" w14:paraId="485CB5AB" w14:textId="77777777" w:rsidTr="00072300">
        <w:tc>
          <w:tcPr>
            <w:tcW w:w="2782" w:type="dxa"/>
          </w:tcPr>
          <w:p w14:paraId="373BB231" w14:textId="54D10A37" w:rsidR="008542B1" w:rsidRPr="003E6428" w:rsidRDefault="008542B1" w:rsidP="00163B49">
            <w:pPr>
              <w:autoSpaceDE w:val="0"/>
              <w:autoSpaceDN w:val="0"/>
              <w:adjustRightInd w:val="0"/>
              <w:ind w:right="114"/>
              <w:rPr>
                <w:rFonts w:ascii="Arial" w:hAnsi="Arial" w:cs="Arial"/>
                <w:sz w:val="20"/>
                <w:szCs w:val="20"/>
                <w:lang w:val="en-US"/>
              </w:rPr>
            </w:pPr>
            <w:r w:rsidRPr="003E6428">
              <w:rPr>
                <w:rFonts w:ascii="Arial" w:hAnsi="Arial" w:cs="Arial"/>
                <w:b/>
                <w:sz w:val="20"/>
                <w:szCs w:val="20"/>
                <w:lang w:val="en-US"/>
              </w:rPr>
              <w:t>Mental health, cognition and behavior</w:t>
            </w:r>
          </w:p>
        </w:tc>
        <w:tc>
          <w:tcPr>
            <w:tcW w:w="1370" w:type="dxa"/>
            <w:vAlign w:val="center"/>
          </w:tcPr>
          <w:p w14:paraId="082FE562" w14:textId="77777777" w:rsidR="008542B1" w:rsidRPr="003E6428" w:rsidRDefault="008542B1" w:rsidP="007F2991">
            <w:pPr>
              <w:autoSpaceDE w:val="0"/>
              <w:autoSpaceDN w:val="0"/>
              <w:adjustRightInd w:val="0"/>
              <w:ind w:right="114"/>
              <w:jc w:val="center"/>
              <w:rPr>
                <w:rFonts w:ascii="Arial" w:hAnsi="Arial" w:cs="Arial"/>
                <w:sz w:val="20"/>
                <w:szCs w:val="20"/>
                <w:lang w:val="en-US"/>
              </w:rPr>
            </w:pPr>
          </w:p>
        </w:tc>
        <w:tc>
          <w:tcPr>
            <w:tcW w:w="1434" w:type="dxa"/>
          </w:tcPr>
          <w:p w14:paraId="307FA370" w14:textId="77777777" w:rsidR="008542B1" w:rsidRPr="003E6428" w:rsidRDefault="008542B1" w:rsidP="007F2991">
            <w:pPr>
              <w:autoSpaceDE w:val="0"/>
              <w:autoSpaceDN w:val="0"/>
              <w:adjustRightInd w:val="0"/>
              <w:ind w:right="114"/>
              <w:jc w:val="center"/>
              <w:rPr>
                <w:rFonts w:ascii="Arial" w:hAnsi="Arial" w:cs="Arial"/>
                <w:sz w:val="20"/>
                <w:szCs w:val="20"/>
                <w:lang w:val="en-US"/>
              </w:rPr>
            </w:pPr>
          </w:p>
        </w:tc>
        <w:tc>
          <w:tcPr>
            <w:tcW w:w="1061" w:type="dxa"/>
          </w:tcPr>
          <w:p w14:paraId="2BADDA6D" w14:textId="77777777" w:rsidR="008542B1" w:rsidRPr="003E6428" w:rsidRDefault="008542B1" w:rsidP="007F2991">
            <w:pPr>
              <w:jc w:val="center"/>
              <w:rPr>
                <w:rFonts w:ascii="Arial" w:hAnsi="Arial" w:cs="Arial"/>
                <w:sz w:val="20"/>
                <w:szCs w:val="20"/>
                <w:lang w:val="en-GB"/>
              </w:rPr>
            </w:pPr>
          </w:p>
        </w:tc>
        <w:tc>
          <w:tcPr>
            <w:tcW w:w="1359" w:type="dxa"/>
          </w:tcPr>
          <w:p w14:paraId="47A1602A" w14:textId="77777777" w:rsidR="008542B1" w:rsidRPr="003E6428" w:rsidRDefault="008542B1" w:rsidP="007F2991">
            <w:pPr>
              <w:jc w:val="center"/>
              <w:rPr>
                <w:rFonts w:ascii="Arial" w:hAnsi="Arial" w:cs="Arial"/>
                <w:sz w:val="20"/>
                <w:szCs w:val="20"/>
                <w:lang w:val="en-GB"/>
              </w:rPr>
            </w:pPr>
          </w:p>
        </w:tc>
        <w:tc>
          <w:tcPr>
            <w:tcW w:w="1056" w:type="dxa"/>
          </w:tcPr>
          <w:p w14:paraId="14F2F990" w14:textId="77777777" w:rsidR="008542B1" w:rsidRPr="003E6428" w:rsidRDefault="008542B1" w:rsidP="00163B49">
            <w:pPr>
              <w:jc w:val="center"/>
              <w:rPr>
                <w:rFonts w:ascii="Arial" w:hAnsi="Arial" w:cs="Arial"/>
                <w:sz w:val="20"/>
                <w:szCs w:val="20"/>
                <w:lang w:val="en-GB"/>
              </w:rPr>
            </w:pPr>
          </w:p>
        </w:tc>
      </w:tr>
      <w:tr w:rsidR="00286B27" w:rsidRPr="0028017D" w14:paraId="4E6B48C1" w14:textId="77777777" w:rsidTr="00072300">
        <w:tc>
          <w:tcPr>
            <w:tcW w:w="2782" w:type="dxa"/>
          </w:tcPr>
          <w:p w14:paraId="5959CCAD" w14:textId="791ADBFA" w:rsidR="008542B1" w:rsidRPr="003E6428" w:rsidRDefault="008542B1" w:rsidP="00163B49">
            <w:pPr>
              <w:autoSpaceDE w:val="0"/>
              <w:autoSpaceDN w:val="0"/>
              <w:adjustRightInd w:val="0"/>
              <w:ind w:right="114"/>
              <w:rPr>
                <w:rFonts w:ascii="Arial" w:hAnsi="Arial" w:cs="Arial"/>
                <w:i/>
                <w:sz w:val="20"/>
                <w:szCs w:val="20"/>
                <w:lang w:val="en-US"/>
              </w:rPr>
            </w:pPr>
            <w:r w:rsidRPr="003E6428">
              <w:rPr>
                <w:rFonts w:ascii="Arial" w:hAnsi="Arial" w:cs="Arial"/>
                <w:i/>
                <w:sz w:val="20"/>
                <w:szCs w:val="20"/>
                <w:lang w:val="en-US"/>
              </w:rPr>
              <w:t>Interview</w:t>
            </w:r>
          </w:p>
        </w:tc>
        <w:tc>
          <w:tcPr>
            <w:tcW w:w="1370" w:type="dxa"/>
            <w:vAlign w:val="center"/>
          </w:tcPr>
          <w:p w14:paraId="650DEFA6" w14:textId="77777777" w:rsidR="008542B1" w:rsidRPr="003E6428" w:rsidRDefault="008542B1" w:rsidP="007F2991">
            <w:pPr>
              <w:autoSpaceDE w:val="0"/>
              <w:autoSpaceDN w:val="0"/>
              <w:adjustRightInd w:val="0"/>
              <w:ind w:right="114"/>
              <w:jc w:val="center"/>
              <w:rPr>
                <w:rFonts w:ascii="Arial" w:hAnsi="Arial" w:cs="Arial"/>
                <w:sz w:val="20"/>
                <w:szCs w:val="20"/>
                <w:lang w:val="en-US"/>
              </w:rPr>
            </w:pPr>
          </w:p>
        </w:tc>
        <w:tc>
          <w:tcPr>
            <w:tcW w:w="1434" w:type="dxa"/>
          </w:tcPr>
          <w:p w14:paraId="62AF953C" w14:textId="77777777" w:rsidR="008542B1" w:rsidRPr="003E6428" w:rsidRDefault="008542B1" w:rsidP="007F2991">
            <w:pPr>
              <w:autoSpaceDE w:val="0"/>
              <w:autoSpaceDN w:val="0"/>
              <w:adjustRightInd w:val="0"/>
              <w:ind w:right="114"/>
              <w:jc w:val="center"/>
              <w:rPr>
                <w:rFonts w:ascii="Arial" w:hAnsi="Arial" w:cs="Arial"/>
                <w:sz w:val="20"/>
                <w:szCs w:val="20"/>
                <w:lang w:val="en-US"/>
              </w:rPr>
            </w:pPr>
          </w:p>
        </w:tc>
        <w:tc>
          <w:tcPr>
            <w:tcW w:w="1061" w:type="dxa"/>
          </w:tcPr>
          <w:p w14:paraId="04FD0826" w14:textId="77777777" w:rsidR="008542B1" w:rsidRPr="003E6428" w:rsidRDefault="008542B1" w:rsidP="007F2991">
            <w:pPr>
              <w:jc w:val="center"/>
              <w:rPr>
                <w:rFonts w:ascii="Arial" w:hAnsi="Arial" w:cs="Arial"/>
                <w:sz w:val="20"/>
                <w:szCs w:val="20"/>
                <w:lang w:val="en-GB"/>
              </w:rPr>
            </w:pPr>
          </w:p>
        </w:tc>
        <w:tc>
          <w:tcPr>
            <w:tcW w:w="1359" w:type="dxa"/>
          </w:tcPr>
          <w:p w14:paraId="7A2E5C1D" w14:textId="77777777" w:rsidR="008542B1" w:rsidRPr="003E6428" w:rsidRDefault="008542B1" w:rsidP="007F2991">
            <w:pPr>
              <w:jc w:val="center"/>
              <w:rPr>
                <w:rFonts w:ascii="Arial" w:hAnsi="Arial" w:cs="Arial"/>
                <w:sz w:val="20"/>
                <w:szCs w:val="20"/>
                <w:lang w:val="en-GB"/>
              </w:rPr>
            </w:pPr>
          </w:p>
        </w:tc>
        <w:tc>
          <w:tcPr>
            <w:tcW w:w="1056" w:type="dxa"/>
          </w:tcPr>
          <w:p w14:paraId="5F90BB38" w14:textId="77777777" w:rsidR="008542B1" w:rsidRPr="003E6428" w:rsidRDefault="008542B1" w:rsidP="00163B49">
            <w:pPr>
              <w:jc w:val="center"/>
              <w:rPr>
                <w:rFonts w:ascii="Arial" w:hAnsi="Arial" w:cs="Arial"/>
                <w:sz w:val="20"/>
                <w:szCs w:val="20"/>
                <w:lang w:val="en-GB"/>
              </w:rPr>
            </w:pPr>
          </w:p>
        </w:tc>
      </w:tr>
      <w:tr w:rsidR="00286B27" w:rsidRPr="003E6428" w14:paraId="7820D630" w14:textId="77777777" w:rsidTr="00072300">
        <w:tc>
          <w:tcPr>
            <w:tcW w:w="2782" w:type="dxa"/>
            <w:vAlign w:val="center"/>
          </w:tcPr>
          <w:p w14:paraId="09B1C23E" w14:textId="6B83B8A8" w:rsidR="00163B49" w:rsidRPr="003E6428" w:rsidRDefault="009C1D0A"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Structured Clinical Interview for DSM-5: Clinician Version (</w:t>
            </w:r>
            <w:r w:rsidR="00163B49" w:rsidRPr="003E6428">
              <w:rPr>
                <w:rFonts w:ascii="Arial" w:hAnsi="Arial" w:cs="Arial"/>
                <w:sz w:val="20"/>
                <w:szCs w:val="20"/>
                <w:lang w:val="en-US"/>
              </w:rPr>
              <w:t>SCID-5</w:t>
            </w:r>
            <w:r w:rsidR="007F2991" w:rsidRPr="003E6428">
              <w:rPr>
                <w:rFonts w:ascii="Arial" w:hAnsi="Arial" w:cs="Arial"/>
                <w:sz w:val="20"/>
                <w:szCs w:val="20"/>
                <w:lang w:val="en-US"/>
              </w:rPr>
              <w:t>-CV</w:t>
            </w:r>
            <w:r w:rsidRPr="003E6428">
              <w:rPr>
                <w:rFonts w:ascii="Arial" w:hAnsi="Arial" w:cs="Arial"/>
                <w:sz w:val="20"/>
                <w:szCs w:val="20"/>
                <w:lang w:val="en-US"/>
              </w:rPr>
              <w:t>)</w:t>
            </w:r>
            <w:r w:rsidR="00163B49" w:rsidRPr="003E6428">
              <w:rPr>
                <w:rFonts w:ascii="Arial" w:hAnsi="Arial" w:cs="Arial"/>
                <w:sz w:val="20"/>
                <w:szCs w:val="20"/>
                <w:lang w:val="en-US"/>
              </w:rPr>
              <w:t xml:space="preserve"> </w:t>
            </w:r>
            <w:r w:rsidR="00B368E3" w:rsidRPr="003E6428">
              <w:rPr>
                <w:rFonts w:ascii="Arial" w:hAnsi="Arial" w:cs="Arial"/>
                <w:sz w:val="20"/>
                <w:szCs w:val="20"/>
                <w:lang w:val="en-US"/>
              </w:rPr>
              <w:fldChar w:fldCharType="begin"/>
            </w:r>
            <w:r w:rsidR="005B079B" w:rsidRPr="003E6428">
              <w:rPr>
                <w:rFonts w:ascii="Arial" w:hAnsi="Arial" w:cs="Arial"/>
                <w:sz w:val="20"/>
                <w:szCs w:val="20"/>
                <w:lang w:val="en-US"/>
              </w:rPr>
              <w:instrText xml:space="preserve"> ADDIN ZOTERO_ITEM CSL_CITATION {"citationID":"8FqQGUU5","properties":{"formattedCitation":"(First, Williams, Karg, et al., 2016)","plainCitation":"(First, Williams, Karg, et al., 2016)","dontUpdate":true,"noteIndex":0},"citationItems":[{"id":5558,"uris":["http://zotero.org/users/3433240/items/XNM3864K"],"itemData":{"id":5558,"type":"article-journal","container-title":"(No Title)","title":"SCID-5-CV: Structured clinical interview for DSM-5 disorders: Clinician version","author":[{"family":"First","given":"Michael B."},{"family":"Williams","given":"Janet BW"},{"family":"Karg","given":"Rhonda S."},{"family":"Spitzer","given":"Robert L."}],"issued":{"date-parts":[["2016"]]}}}],"schema":"https://github.com/citation-style-language/schema/raw/master/csl-citation.json"} </w:instrText>
            </w:r>
            <w:r w:rsidR="00B368E3" w:rsidRPr="003E6428">
              <w:rPr>
                <w:rFonts w:ascii="Arial" w:hAnsi="Arial" w:cs="Arial"/>
                <w:sz w:val="20"/>
                <w:szCs w:val="20"/>
                <w:lang w:val="en-US"/>
              </w:rPr>
              <w:fldChar w:fldCharType="separate"/>
            </w:r>
            <w:r w:rsidR="00C47D2E" w:rsidRPr="003E6428" w:rsidDel="00C47D2E">
              <w:rPr>
                <w:rFonts w:ascii="Arial" w:hAnsi="Arial" w:cs="Arial"/>
                <w:sz w:val="20"/>
                <w:szCs w:val="20"/>
                <w:lang w:val="en-US"/>
              </w:rPr>
              <w:t xml:space="preserve"> </w:t>
            </w:r>
            <w:r w:rsidR="00B368E3" w:rsidRPr="003E6428">
              <w:rPr>
                <w:rFonts w:ascii="Arial" w:hAnsi="Arial" w:cs="Arial"/>
                <w:sz w:val="20"/>
                <w:szCs w:val="20"/>
                <w:lang w:val="en-US"/>
              </w:rPr>
              <w:fldChar w:fldCharType="end"/>
            </w:r>
          </w:p>
        </w:tc>
        <w:tc>
          <w:tcPr>
            <w:tcW w:w="1370" w:type="dxa"/>
            <w:vAlign w:val="center"/>
          </w:tcPr>
          <w:p w14:paraId="03756B0A" w14:textId="208A6E33" w:rsidR="00163B49" w:rsidRPr="003E6428" w:rsidRDefault="006503E6"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rs6lvlgr","properties":{"formattedCitation":"(Beesdo-Baum et al., 2019a)","plainCitation":"(Beesdo-Baum et al., 2019a)","noteIndex":0},"citationItems":[{"id":5735,"uris":["http://zotero.org/users/3433240/items/FYFU77R7"],"itemData":{"id":5735,"type":"book","publisher":"Hogrefe","title":"SCID-5-CV: strukturiertes klinisches Interview für DSM-5-Störungen-Klinische Version: deutsche Bearbeitung des Structured Clinical Interview for DSM-5 Disorders-Clinician version von Michael B. First, Janet BW Williams, Rhonda S. Karg, Robert L. Spitzer","author":[{"family":"Beesdo-Baum","given":"Katja"},{"family":"Zaudig","given":"Michael"},{"family":"Wittchen","given":"Hans-Ulrich"}],"issued":{"date-parts":[["2019"]]}}}],"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Beesdo-Baum et al., 2019a)</w:t>
            </w:r>
            <w:r w:rsidRPr="003E6428">
              <w:rPr>
                <w:rFonts w:ascii="Arial" w:hAnsi="Arial" w:cs="Arial"/>
                <w:sz w:val="20"/>
                <w:szCs w:val="20"/>
                <w:lang w:val="en-US"/>
              </w:rPr>
              <w:fldChar w:fldCharType="end"/>
            </w:r>
          </w:p>
        </w:tc>
        <w:tc>
          <w:tcPr>
            <w:tcW w:w="1434" w:type="dxa"/>
            <w:vAlign w:val="center"/>
          </w:tcPr>
          <w:p w14:paraId="4A98200B" w14:textId="00B60733" w:rsidR="00163B49" w:rsidRPr="003E6428" w:rsidRDefault="00B368E3"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voCU6jMT","properties":{"formattedCitation":"(First, Williams, Karg, et al., 2016)","plainCitation":"(First, Williams, Karg, et al., 2016)","noteIndex":0},"citationItems":[{"id":5558,"uris":["http://zotero.org/users/3433240/items/XNM3864K"],"itemData":{"id":5558,"type":"article-journal","container-title":"(No Title)","title":"SCID-5-CV: Structured clinical interview for DSM-5 disorders: Clinician version","author":[{"family":"First","given":"Michael B."},{"family":"Williams","given":"Janet BW"},{"family":"Karg","given":"Rhonda S."},{"family":"Spitzer","given":"Robert L."}],"issued":{"date-parts":[["2016"]]}}}],"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First, Williams, Karg, et al., 2016)</w:t>
            </w:r>
            <w:r w:rsidRPr="003E6428">
              <w:rPr>
                <w:rFonts w:ascii="Arial" w:hAnsi="Arial" w:cs="Arial"/>
                <w:sz w:val="20"/>
                <w:szCs w:val="20"/>
                <w:lang w:val="en-US"/>
              </w:rPr>
              <w:fldChar w:fldCharType="end"/>
            </w:r>
          </w:p>
        </w:tc>
        <w:tc>
          <w:tcPr>
            <w:tcW w:w="1061" w:type="dxa"/>
          </w:tcPr>
          <w:p w14:paraId="491235CA" w14:textId="73E71239" w:rsidR="00163B49" w:rsidRPr="003E6428" w:rsidRDefault="00991D2B" w:rsidP="007F2991">
            <w:pPr>
              <w:jc w:val="center"/>
              <w:rPr>
                <w:rFonts w:ascii="Arial" w:hAnsi="Arial" w:cs="Arial"/>
                <w:sz w:val="20"/>
                <w:szCs w:val="20"/>
                <w:lang w:val="en-GB"/>
              </w:rPr>
            </w:pPr>
            <w:r w:rsidRPr="003E6428">
              <w:rPr>
                <w:rFonts w:ascii="Arial" w:hAnsi="Arial" w:cs="Arial"/>
                <w:sz w:val="20"/>
                <w:szCs w:val="20"/>
                <w:lang w:val="en-US"/>
              </w:rPr>
              <w:fldChar w:fldCharType="begin"/>
            </w:r>
            <w:r w:rsidR="00286B27" w:rsidRPr="003E6428">
              <w:rPr>
                <w:rFonts w:ascii="Arial" w:hAnsi="Arial" w:cs="Arial"/>
                <w:sz w:val="20"/>
                <w:szCs w:val="20"/>
                <w:lang w:val="en-US"/>
              </w:rPr>
              <w:instrText xml:space="preserve"> ADDIN EN.CITE &lt;EndNote&gt;&lt;Cite&gt;&lt;Author&gt;Elbir&lt;/Author&gt;&lt;Year&gt;2019&lt;/Year&gt;&lt;RecNum&gt;297&lt;/RecNum&gt;&lt;DisplayText&gt;(Elbir et al., 2019)&lt;/DisplayText&gt;&lt;record&gt;&lt;rec-number&gt;297&lt;/rec-number&gt;&lt;foreign-keys&gt;&lt;key app="EN" db-id="ex52txvfc02peteexa95wfzbxpztf522srav" timestamp="1751619272" guid="dee593bb-f3ea-44e1-97f9-12594e53e9de"&gt;297&lt;/key&gt;&lt;/foreign-keys&gt;&lt;ref-type name="Journal Article"&gt;17&lt;/ref-type&gt;&lt;contributors&gt;&lt;authors&gt;&lt;author&gt;Elbir, Müge&lt;/author&gt;&lt;author&gt;Alp Topbaş, Özge&lt;/author&gt;&lt;author&gt;Bayad, Serkan&lt;/author&gt;&lt;author&gt;Kocabaş, Tuğba&lt;/author&gt;&lt;author&gt;Topak, Osman Zülkif&lt;/author&gt;&lt;author&gt;Çetin, Şahabettin&lt;/author&gt;&lt;author&gt;Özdel, Osman&lt;/author&gt;&lt;author&gt;Ateşçi, Figen&lt;/author&gt;&lt;author&gt;Aydemir, Ömer&lt;/author&gt;&lt;/authors&gt;&lt;/contributors&gt;&lt;titles&gt;&lt;title&gt;DSM-5 bozuklukları için yapılandırılmış klinik görüşmenin klinisyen versiyonunun türkçeye uyarlanması ve güvenilirlik çalışması&lt;/title&gt;&lt;secondary-title&gt;Turk Psikiyatri Derg&lt;/secondary-title&gt;&lt;/titles&gt;&lt;periodical&gt;&lt;full-title&gt;Turk Psikiyatri Derg&lt;/full-title&gt;&lt;/periodical&gt;&lt;pages&gt;51-56&lt;/pages&gt;&lt;volume&gt;30&lt;/volume&gt;&lt;number&gt;1&lt;/number&gt;&lt;dates&gt;&lt;year&gt;2019&lt;/year&gt;&lt;/dates&gt;&lt;urls&gt;&lt;/urls&gt;&lt;/record&gt;&lt;/Cite&gt;&lt;/EndNote&gt;</w:instrText>
            </w:r>
            <w:r w:rsidRPr="003E6428">
              <w:rPr>
                <w:rFonts w:ascii="Arial" w:hAnsi="Arial" w:cs="Arial"/>
                <w:sz w:val="20"/>
                <w:szCs w:val="20"/>
                <w:lang w:val="en-US"/>
              </w:rPr>
              <w:fldChar w:fldCharType="separate"/>
            </w:r>
            <w:r w:rsidR="00A2541B" w:rsidRPr="003E6428">
              <w:rPr>
                <w:rFonts w:ascii="Arial" w:hAnsi="Arial" w:cs="Arial"/>
                <w:noProof/>
                <w:sz w:val="20"/>
                <w:szCs w:val="20"/>
                <w:lang w:val="en-US"/>
              </w:rPr>
              <w:t>(Elbir et al., 2019)</w:t>
            </w:r>
            <w:r w:rsidRPr="003E6428">
              <w:rPr>
                <w:rFonts w:ascii="Arial" w:hAnsi="Arial" w:cs="Arial"/>
                <w:sz w:val="20"/>
                <w:szCs w:val="20"/>
                <w:lang w:val="en-US"/>
              </w:rPr>
              <w:fldChar w:fldCharType="end"/>
            </w:r>
          </w:p>
        </w:tc>
        <w:tc>
          <w:tcPr>
            <w:tcW w:w="1359" w:type="dxa"/>
          </w:tcPr>
          <w:p w14:paraId="5AA66085" w14:textId="57E97BA9"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056" w:type="dxa"/>
          </w:tcPr>
          <w:p w14:paraId="3BD1BBDD" w14:textId="7A38DA24" w:rsidR="00163B49" w:rsidRPr="003E6428" w:rsidRDefault="00991D2B" w:rsidP="00163B49">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3665C44D" w14:textId="77777777" w:rsidTr="00072300">
        <w:tc>
          <w:tcPr>
            <w:tcW w:w="2782" w:type="dxa"/>
            <w:vAlign w:val="center"/>
          </w:tcPr>
          <w:p w14:paraId="1EC5E587" w14:textId="7951FC22" w:rsidR="00163B49" w:rsidRPr="003E6428" w:rsidRDefault="009C1D0A"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Structured Clinical Interview for DSM-5: Personality Disorders (</w:t>
            </w:r>
            <w:r w:rsidR="00163B49" w:rsidRPr="003E6428">
              <w:rPr>
                <w:rFonts w:ascii="Arial" w:hAnsi="Arial" w:cs="Arial"/>
                <w:sz w:val="20"/>
                <w:szCs w:val="20"/>
                <w:lang w:val="en-US"/>
              </w:rPr>
              <w:t>SCID-5-PD</w:t>
            </w:r>
            <w:r w:rsidRPr="003E6428">
              <w:rPr>
                <w:rFonts w:ascii="Arial" w:hAnsi="Arial" w:cs="Arial"/>
                <w:sz w:val="20"/>
                <w:szCs w:val="20"/>
                <w:lang w:val="en-US"/>
              </w:rPr>
              <w:t>)</w:t>
            </w:r>
            <w:r w:rsidR="00163B49" w:rsidRPr="003E6428">
              <w:rPr>
                <w:rFonts w:ascii="Arial" w:hAnsi="Arial" w:cs="Arial"/>
                <w:sz w:val="20"/>
                <w:szCs w:val="20"/>
                <w:lang w:val="en-US"/>
              </w:rPr>
              <w:t xml:space="preserve"> </w:t>
            </w:r>
            <w:r w:rsidR="00B368E3" w:rsidRPr="003E6428">
              <w:rPr>
                <w:rFonts w:ascii="Arial" w:hAnsi="Arial" w:cs="Arial"/>
                <w:sz w:val="20"/>
                <w:szCs w:val="20"/>
                <w:lang w:val="en-US"/>
              </w:rPr>
              <w:fldChar w:fldCharType="begin"/>
            </w:r>
            <w:r w:rsidR="005B079B" w:rsidRPr="003E6428">
              <w:rPr>
                <w:rFonts w:ascii="Arial" w:hAnsi="Arial" w:cs="Arial"/>
                <w:sz w:val="20"/>
                <w:szCs w:val="20"/>
                <w:lang w:val="en-US"/>
              </w:rPr>
              <w:instrText xml:space="preserve"> ADDIN ZOTERO_ITEM CSL_CITATION {"citationID":"suzgE8vV","properties":{"formattedCitation":"(First, Williams, Benjamin, et al., 2016)","plainCitation":"(First, Williams, Benjamin, et al., 2016)","dontUpdate":true,"noteIndex":0},"citationItems":[{"id":5557,"uris":["http://zotero.org/users/3433240/items/WWCVUNXV"],"itemData":{"id":5557,"type":"book","ISBN":"1-58562-475-6","publisher":"American Psychiatric Association Publishing","title":"User's Guide for the SCID-5-PD Structured Clinical Interview for DSM-5 Personality Disorders: Also Contains Instructions for the Structured Clinical Interview for DSM-5 Screening Personality Questionnaire","author":[{"family":"First","given":"Michael B."},{"family":"Williams","given":"Janet BW"},{"family":"Benjamin","given":"Lorna Smith"},{"family":"Spitzer","given":"Robert L."}],"issued":{"date-parts":[["2016"]]}}}],"schema":"https://github.com/citation-style-language/schema/raw/master/csl-citation.json"} </w:instrText>
            </w:r>
            <w:r w:rsidR="00B368E3" w:rsidRPr="003E6428">
              <w:rPr>
                <w:rFonts w:ascii="Arial" w:hAnsi="Arial" w:cs="Arial"/>
                <w:sz w:val="20"/>
                <w:szCs w:val="20"/>
                <w:lang w:val="en-US"/>
              </w:rPr>
              <w:fldChar w:fldCharType="separate"/>
            </w:r>
            <w:r w:rsidR="00C47D2E" w:rsidRPr="003E6428" w:rsidDel="00C47D2E">
              <w:rPr>
                <w:rFonts w:ascii="Arial" w:hAnsi="Arial" w:cs="Arial"/>
                <w:sz w:val="20"/>
                <w:szCs w:val="20"/>
                <w:lang w:val="en-US"/>
              </w:rPr>
              <w:t xml:space="preserve"> </w:t>
            </w:r>
            <w:r w:rsidR="00B368E3" w:rsidRPr="003E6428">
              <w:rPr>
                <w:rFonts w:ascii="Arial" w:hAnsi="Arial" w:cs="Arial"/>
                <w:sz w:val="20"/>
                <w:szCs w:val="20"/>
                <w:lang w:val="en-US"/>
              </w:rPr>
              <w:fldChar w:fldCharType="end"/>
            </w:r>
          </w:p>
        </w:tc>
        <w:tc>
          <w:tcPr>
            <w:tcW w:w="1370" w:type="dxa"/>
            <w:vAlign w:val="center"/>
          </w:tcPr>
          <w:p w14:paraId="290329B6" w14:textId="2678DEB7" w:rsidR="00163B49" w:rsidRPr="003E6428" w:rsidRDefault="006503E6"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n3R81vGY","properties":{"formattedCitation":"(Beesdo-Baum et al., 2019b)","plainCitation":"(Beesdo-Baum et al., 2019b)","noteIndex":0},"citationItems":[{"id":5736,"uris":["http://zotero.org/users/3433240/items/L9T5K4IL"],"itemData":{"id":5736,"type":"book","publisher":"Hogrefe","title":"SCID-5-PD: Strukturiertes Klinisches Interview für DSM-5®-Persönlichkeitsstörungen","author":[{"family":"Beesdo-Baum","given":"Katja"},{"family":"Zaudig","given":"Michael"},{"family":"Wittchen","given":"Hans-Ulrich"}],"issued":{"date-parts":[["2019"]]}}}],"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Beesdo-Baum et al., 2019b)</w:t>
            </w:r>
            <w:r w:rsidRPr="003E6428">
              <w:rPr>
                <w:rFonts w:ascii="Arial" w:hAnsi="Arial" w:cs="Arial"/>
                <w:sz w:val="20"/>
                <w:szCs w:val="20"/>
                <w:lang w:val="en-US"/>
              </w:rPr>
              <w:fldChar w:fldCharType="end"/>
            </w:r>
          </w:p>
        </w:tc>
        <w:tc>
          <w:tcPr>
            <w:tcW w:w="1434" w:type="dxa"/>
            <w:vAlign w:val="center"/>
          </w:tcPr>
          <w:p w14:paraId="7963F166" w14:textId="6F98ACAE" w:rsidR="00163B49" w:rsidRPr="003E6428" w:rsidRDefault="00B368E3"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FtLKX1HJ","properties":{"formattedCitation":"(First, Williams, Benjamin, et al., 2016)","plainCitation":"(First, Williams, Benjamin, et al., 2016)","noteIndex":0},"citationItems":[{"id":5557,"uris":["http://zotero.org/users/3433240/items/WWCVUNXV"],"itemData":{"id":5557,"type":"book","ISBN":"1-58562-475-6","publisher":"American Psychiatric Association Publishing","title":"User's Guide for the SCID-5-PD Structured Clinical Interview for DSM-5 Personality Disorders: Also Contains Instructions for the Structured Clinical Interview for DSM-5 Screening Personality Questionnaire","author":[{"family":"First","given":"Michael B."},{"family":"Williams","given":"Janet BW"},{"family":"Benjamin","given":"Lorna Smith"},{"family":"Spitzer","given":"Robert L."}],"issued":{"date-parts":[["2016"]]}}}],"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First, Williams, Benjamin, et al., 2016)</w:t>
            </w:r>
            <w:r w:rsidRPr="003E6428">
              <w:rPr>
                <w:rFonts w:ascii="Arial" w:hAnsi="Arial" w:cs="Arial"/>
                <w:sz w:val="20"/>
                <w:szCs w:val="20"/>
                <w:lang w:val="en-US"/>
              </w:rPr>
              <w:fldChar w:fldCharType="end"/>
            </w:r>
          </w:p>
        </w:tc>
        <w:tc>
          <w:tcPr>
            <w:tcW w:w="1061" w:type="dxa"/>
          </w:tcPr>
          <w:p w14:paraId="0A30BE6F" w14:textId="7EA388D6" w:rsidR="00163B49" w:rsidRPr="003E6428" w:rsidRDefault="00991D2B" w:rsidP="007F2991">
            <w:pPr>
              <w:jc w:val="center"/>
              <w:rPr>
                <w:rFonts w:ascii="Arial" w:hAnsi="Arial" w:cs="Arial"/>
                <w:sz w:val="20"/>
                <w:szCs w:val="20"/>
                <w:lang w:val="en-GB"/>
              </w:rPr>
            </w:pPr>
            <w:r w:rsidRPr="003E6428">
              <w:rPr>
                <w:rFonts w:ascii="Arial" w:hAnsi="Arial" w:cs="Arial"/>
                <w:sz w:val="20"/>
                <w:szCs w:val="20"/>
                <w:lang w:val="en-US"/>
              </w:rPr>
              <w:fldChar w:fldCharType="begin"/>
            </w:r>
            <w:r w:rsidR="00286B27" w:rsidRPr="003E6428">
              <w:rPr>
                <w:rFonts w:ascii="Arial" w:hAnsi="Arial" w:cs="Arial"/>
                <w:sz w:val="20"/>
                <w:szCs w:val="20"/>
                <w:lang w:val="en-US"/>
              </w:rPr>
              <w:instrText xml:space="preserve"> ADDIN EN.CITE &lt;EndNote&gt;&lt;Cite&gt;&lt;Author&gt;Bayad&lt;/Author&gt;&lt;Year&gt;2021&lt;/Year&gt;&lt;RecNum&gt;296&lt;/RecNum&gt;&lt;DisplayText&gt;(Bayad et al., 2021)&lt;/DisplayText&gt;&lt;record&gt;&lt;rec-number&gt;296&lt;/rec-number&gt;&lt;foreign-keys&gt;&lt;key app="EN" db-id="ex52txvfc02peteexa95wfzbxpztf522srav" timestamp="1751619196" guid="2b6c2314-4655-4887-8d38-cb305cc83da0"&gt;296&lt;/key&gt;&lt;/foreign-keys&gt;&lt;ref-type name="Journal Article"&gt;17&lt;/ref-type&gt;&lt;contributors&gt;&lt;authors&gt;&lt;author&gt;Bayad, Serkan&lt;/author&gt;&lt;author&gt;ALP-TOPBAŞ, Özge&lt;/author&gt;&lt;author&gt;KOCABAŞ, Tuğba&lt;/author&gt;&lt;author&gt;ELBİR, Müge&lt;/author&gt;&lt;author&gt;GÖKTEN-ULUSOY, Deniz&lt;/author&gt;&lt;author&gt;KORKMAZ, Ulaş&lt;/author&gt;&lt;author&gt;ARAZ, Oğuzhan&lt;/author&gt;&lt;author&gt;ERGÜNER-ARAL, Ayşe&lt;/author&gt;&lt;author&gt;KARABEKİROĞLU, Aytül&lt;/author&gt;&lt;author&gt;AYDEMİR, Ömer&lt;/author&gt;&lt;/authors&gt;&lt;/contributors&gt;&lt;titles&gt;&lt;title&gt;DSM-5 Kişilik Bozuklukları için Yapılandırılmış Klinik Görüşme (SCID-5-PD)&amp;apos;nin Türkçeye Uyarlanması ve Psikometrik Özellikleri&lt;/title&gt;&lt;secondary-title&gt;Turk Psikiyatri Dergisi&lt;/secondary-title&gt;&lt;/titles&gt;&lt;periodical&gt;&lt;full-title&gt;Turk Psikiyatri Dergisi&lt;/full-title&gt;&lt;/periodical&gt;&lt;volume&gt;32&lt;/volume&gt;&lt;number&gt;4&lt;/number&gt;&lt;dates&gt;&lt;year&gt;2021&lt;/year&gt;&lt;/dates&gt;&lt;isbn&gt;1300-2163&lt;/isbn&gt;&lt;urls&gt;&lt;/urls&gt;&lt;/record&gt;&lt;/Cite&gt;&lt;/EndNote&gt;</w:instrText>
            </w:r>
            <w:r w:rsidRPr="003E6428">
              <w:rPr>
                <w:rFonts w:ascii="Arial" w:hAnsi="Arial" w:cs="Arial"/>
                <w:sz w:val="20"/>
                <w:szCs w:val="20"/>
                <w:lang w:val="en-US"/>
              </w:rPr>
              <w:fldChar w:fldCharType="separate"/>
            </w:r>
            <w:r w:rsidR="00A2541B" w:rsidRPr="003E6428">
              <w:rPr>
                <w:rFonts w:ascii="Arial" w:hAnsi="Arial" w:cs="Arial"/>
                <w:noProof/>
                <w:sz w:val="20"/>
                <w:szCs w:val="20"/>
                <w:lang w:val="en-US"/>
              </w:rPr>
              <w:t>(Bayad et al., 2021)</w:t>
            </w:r>
            <w:r w:rsidRPr="003E6428">
              <w:rPr>
                <w:rFonts w:ascii="Arial" w:hAnsi="Arial" w:cs="Arial"/>
                <w:sz w:val="20"/>
                <w:szCs w:val="20"/>
                <w:lang w:val="en-US"/>
              </w:rPr>
              <w:fldChar w:fldCharType="end"/>
            </w:r>
          </w:p>
        </w:tc>
        <w:tc>
          <w:tcPr>
            <w:tcW w:w="1359" w:type="dxa"/>
          </w:tcPr>
          <w:p w14:paraId="0B065CDA" w14:textId="51B0CE34"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056" w:type="dxa"/>
          </w:tcPr>
          <w:p w14:paraId="0E24D756" w14:textId="7B976634" w:rsidR="00163B49" w:rsidRPr="003E6428" w:rsidRDefault="00991D2B" w:rsidP="00163B49">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43EFE5F3" w14:textId="77777777" w:rsidTr="00072300">
        <w:tc>
          <w:tcPr>
            <w:tcW w:w="2782" w:type="dxa"/>
            <w:vAlign w:val="center"/>
          </w:tcPr>
          <w:p w14:paraId="79289171" w14:textId="5EE1C326" w:rsidR="00163B49" w:rsidRPr="003E6428" w:rsidRDefault="009C1D0A"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Operational Criteria Checklist for Psychotic Illness and Affective Illness (</w:t>
            </w:r>
            <w:r w:rsidR="00163B49" w:rsidRPr="003E6428">
              <w:rPr>
                <w:rFonts w:ascii="Arial" w:hAnsi="Arial" w:cs="Arial"/>
                <w:sz w:val="20"/>
                <w:szCs w:val="20"/>
                <w:lang w:val="en-US"/>
              </w:rPr>
              <w:t>OPCRIT-4</w:t>
            </w:r>
            <w:r w:rsidRPr="003E6428">
              <w:rPr>
                <w:rFonts w:ascii="Arial" w:hAnsi="Arial" w:cs="Arial"/>
                <w:sz w:val="20"/>
                <w:szCs w:val="20"/>
                <w:lang w:val="en-US"/>
              </w:rPr>
              <w:t>)</w:t>
            </w:r>
            <w:r w:rsidR="00C47D2E" w:rsidRPr="003E6428">
              <w:rPr>
                <w:rFonts w:ascii="Arial" w:hAnsi="Arial" w:cs="Arial"/>
                <w:sz w:val="20"/>
                <w:szCs w:val="20"/>
                <w:lang w:val="en-US"/>
              </w:rPr>
              <w:t>, adapted</w:t>
            </w:r>
            <w:r w:rsidR="00163B49" w:rsidRPr="003E6428">
              <w:rPr>
                <w:rFonts w:ascii="Arial" w:hAnsi="Arial" w:cs="Arial"/>
                <w:sz w:val="20"/>
                <w:szCs w:val="20"/>
                <w:lang w:val="en-US"/>
              </w:rPr>
              <w:t xml:space="preserve"> </w:t>
            </w:r>
            <w:r w:rsidRPr="003E6428">
              <w:rPr>
                <w:rFonts w:ascii="Arial" w:hAnsi="Arial" w:cs="Arial"/>
                <w:sz w:val="20"/>
                <w:szCs w:val="20"/>
                <w:lang w:val="en-US"/>
              </w:rPr>
              <w:t>for DSM-5</w:t>
            </w:r>
          </w:p>
        </w:tc>
        <w:tc>
          <w:tcPr>
            <w:tcW w:w="1370" w:type="dxa"/>
            <w:vAlign w:val="center"/>
          </w:tcPr>
          <w:p w14:paraId="2460833B" w14:textId="6EC3AE71" w:rsidR="00163B49" w:rsidRPr="003E6428" w:rsidRDefault="00513A02" w:rsidP="007F2991">
            <w:pPr>
              <w:autoSpaceDE w:val="0"/>
              <w:autoSpaceDN w:val="0"/>
              <w:adjustRightInd w:val="0"/>
              <w:ind w:right="114"/>
              <w:jc w:val="center"/>
              <w:rPr>
                <w:rFonts w:ascii="Arial" w:hAnsi="Arial" w:cs="Arial"/>
                <w:sz w:val="20"/>
                <w:szCs w:val="20"/>
                <w:lang w:val="en-US"/>
              </w:rPr>
            </w:pPr>
            <w:proofErr w:type="spellStart"/>
            <w:r w:rsidRPr="003E6428">
              <w:rPr>
                <w:rFonts w:ascii="Arial" w:hAnsi="Arial" w:cs="Arial"/>
                <w:sz w:val="20"/>
                <w:szCs w:val="20"/>
                <w:lang w:val="en-US"/>
              </w:rPr>
              <w:t>Self created</w:t>
            </w:r>
            <w:proofErr w:type="spellEnd"/>
            <w:r w:rsidR="005F55C6" w:rsidRPr="003E6428">
              <w:rPr>
                <w:rFonts w:ascii="Arial" w:hAnsi="Arial" w:cs="Arial"/>
                <w:sz w:val="20"/>
                <w:szCs w:val="20"/>
                <w:lang w:val="en-US"/>
              </w:rPr>
              <w:t xml:space="preserve"> three additional items</w:t>
            </w:r>
          </w:p>
        </w:tc>
        <w:tc>
          <w:tcPr>
            <w:tcW w:w="1434" w:type="dxa"/>
            <w:vAlign w:val="center"/>
          </w:tcPr>
          <w:p w14:paraId="5896AAB7" w14:textId="6AFF56A8" w:rsidR="00287974" w:rsidRPr="003E6428" w:rsidRDefault="00287974"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357F1A" w:rsidRPr="003E6428">
              <w:rPr>
                <w:rFonts w:ascii="Arial" w:hAnsi="Arial" w:cs="Arial"/>
                <w:sz w:val="20"/>
                <w:szCs w:val="20"/>
                <w:lang w:val="en-US"/>
              </w:rPr>
              <w:instrText xml:space="preserve"> ADDIN ZOTERO_ITEM CSL_CITATION {"citationID":"NW6EIgMF","properties":{"formattedCitation":"(McGuffin et al., 1991)","plainCitation":"(McGuffin et al., 1991)","noteIndex":0},"citationItems":[{"id":5580,"uris":["http://zotero.org/users/3433240/items/7KKQM366"],"itemData":{"id":5580,"type":"article-journal","container-title":"Archives of general psychiatry","ISSN":"0003-990X","issue":"8","page":"764-770","title":"A polydiagnostic application of operational criteria in studies of psychotic illness: development and reliability of the OPCRIT system","volume":"48","author":[{"family":"McGuffin","given":"Peter"},{"family":"Farmer","given":"Anne"},{"family":"Harvey","given":"Ian"}],"issued":{"date-parts":[["1991"]]}}}],"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McGuffin et al., 1991)</w:t>
            </w:r>
            <w:r w:rsidRPr="003E6428">
              <w:rPr>
                <w:rFonts w:ascii="Arial" w:hAnsi="Arial" w:cs="Arial"/>
                <w:sz w:val="20"/>
                <w:szCs w:val="20"/>
                <w:lang w:val="en-US"/>
              </w:rPr>
              <w:fldChar w:fldCharType="end"/>
            </w:r>
          </w:p>
          <w:p w14:paraId="2597268F" w14:textId="6A08653E" w:rsidR="00163B49" w:rsidRPr="003E6428" w:rsidRDefault="006164B6"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C1*</w:t>
            </w:r>
          </w:p>
        </w:tc>
        <w:tc>
          <w:tcPr>
            <w:tcW w:w="1061" w:type="dxa"/>
          </w:tcPr>
          <w:p w14:paraId="32AEF14D" w14:textId="62270FBD"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r w:rsidR="006164B6" w:rsidRPr="003E6428">
              <w:rPr>
                <w:rFonts w:ascii="Arial" w:hAnsi="Arial" w:cs="Arial"/>
                <w:sz w:val="20"/>
                <w:szCs w:val="20"/>
                <w:lang w:val="en-GB"/>
              </w:rPr>
              <w:t>*</w:t>
            </w:r>
          </w:p>
        </w:tc>
        <w:tc>
          <w:tcPr>
            <w:tcW w:w="1359" w:type="dxa"/>
          </w:tcPr>
          <w:p w14:paraId="7C6BD708" w14:textId="304061CF"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r w:rsidR="006164B6" w:rsidRPr="003E6428">
              <w:rPr>
                <w:rFonts w:ascii="Arial" w:hAnsi="Arial" w:cs="Arial"/>
                <w:sz w:val="20"/>
                <w:szCs w:val="20"/>
                <w:lang w:val="en-GB"/>
              </w:rPr>
              <w:t>*</w:t>
            </w:r>
          </w:p>
        </w:tc>
        <w:tc>
          <w:tcPr>
            <w:tcW w:w="1056" w:type="dxa"/>
          </w:tcPr>
          <w:p w14:paraId="502559B9" w14:textId="3B8EF19D" w:rsidR="00163B49" w:rsidRPr="003E6428" w:rsidRDefault="00991D2B" w:rsidP="00163B49">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3183008B" w14:textId="77777777" w:rsidTr="000D5CE9">
        <w:tc>
          <w:tcPr>
            <w:tcW w:w="2782" w:type="dxa"/>
            <w:vAlign w:val="center"/>
          </w:tcPr>
          <w:p w14:paraId="655569A6" w14:textId="3C2B8231" w:rsidR="00163B49" w:rsidRPr="003E6428" w:rsidRDefault="009C1D0A"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Comprehensive Assessment of At-Risk Mental States (</w:t>
            </w:r>
            <w:r w:rsidR="00163B49" w:rsidRPr="003E6428">
              <w:rPr>
                <w:rFonts w:ascii="Arial" w:hAnsi="Arial" w:cs="Arial"/>
                <w:sz w:val="20"/>
                <w:szCs w:val="20"/>
                <w:lang w:val="en-US"/>
              </w:rPr>
              <w:t>CAARMS</w:t>
            </w:r>
            <w:r w:rsidRPr="003E6428">
              <w:rPr>
                <w:rFonts w:ascii="Arial" w:hAnsi="Arial" w:cs="Arial"/>
                <w:sz w:val="20"/>
                <w:szCs w:val="20"/>
                <w:lang w:val="en-US"/>
              </w:rPr>
              <w:t>)</w:t>
            </w:r>
          </w:p>
        </w:tc>
        <w:tc>
          <w:tcPr>
            <w:tcW w:w="1370" w:type="dxa"/>
            <w:shd w:val="clear" w:color="auto" w:fill="auto"/>
            <w:vAlign w:val="center"/>
          </w:tcPr>
          <w:p w14:paraId="18C3055C" w14:textId="7FC3B77B" w:rsidR="00163B49" w:rsidRPr="003E6428" w:rsidRDefault="009F729F"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unknown</w:t>
            </w:r>
          </w:p>
        </w:tc>
        <w:tc>
          <w:tcPr>
            <w:tcW w:w="1434" w:type="dxa"/>
            <w:vAlign w:val="center"/>
          </w:tcPr>
          <w:p w14:paraId="0CB15E29" w14:textId="7D4F78A0" w:rsidR="00163B49" w:rsidRPr="003E6428" w:rsidRDefault="00357F1A"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rPr>
              <w:fldChar w:fldCharType="begin"/>
            </w:r>
            <w:r w:rsidRPr="003E6428">
              <w:rPr>
                <w:rFonts w:ascii="Arial" w:hAnsi="Arial" w:cs="Arial"/>
                <w:sz w:val="20"/>
                <w:szCs w:val="20"/>
                <w:lang w:val="en-US"/>
              </w:rPr>
              <w:instrText xml:space="preserve"> ADDIN ZOTERO_ITEM CSL_CITATION {"citationID":"TXN1ba3n","properties":{"formattedCitation":"(Yung et al., 2005)","plainCitation":"(Yung et al., 2005)","noteIndex":0},"citationItems":[{"id":5607,"uris":["http://zotero.org/users/3433240/items/QG4EPRSM"],"itemData":{"id":5607,"type":"article-journal","container-title":"Australian &amp; New Zealand Journal of Psychiatry","ISSN":"0004-8674","issue":"11-12","page":"964-971","title":"Mapping the onset of psychosis: the comprehensive assessment of at-risk mental states","volume":"39","author":[{"family":"Yung","given":"Alison R."},{"family":"Yung","given":"Alison R."},{"family":"Pan Yuen","given":"Hok"},{"family":"Mcgorry","given":"Patrick D."},{"family":"Phillips","given":"Lisa J."},{"family":"Kelly","given":"Daniel"},{"family":"Dell'Olio","given":"Margaret"},{"family":"Francey","given":"Shona M."},{"family":"Cosgrave","given":"Elizabeth M."},{"family":"Killackey","given":"Eoin"}],"issued":{"date-parts":[["2005"]]}}}],"schema":"https://github.com/citation-style-language/schema/raw/master/csl-citation.json"} </w:instrText>
            </w:r>
            <w:r w:rsidRPr="003E6428">
              <w:rPr>
                <w:rFonts w:ascii="Arial" w:hAnsi="Arial" w:cs="Arial"/>
                <w:sz w:val="20"/>
                <w:szCs w:val="20"/>
              </w:rPr>
              <w:fldChar w:fldCharType="separate"/>
            </w:r>
            <w:r w:rsidRPr="003E6428">
              <w:rPr>
                <w:rFonts w:ascii="Arial" w:hAnsi="Arial" w:cs="Arial"/>
                <w:sz w:val="20"/>
                <w:szCs w:val="20"/>
                <w:lang w:val="en-US"/>
              </w:rPr>
              <w:t>(Yung et al., 2005)</w:t>
            </w:r>
            <w:r w:rsidRPr="003E6428">
              <w:rPr>
                <w:rFonts w:ascii="Arial" w:hAnsi="Arial" w:cs="Arial"/>
                <w:sz w:val="20"/>
                <w:szCs w:val="20"/>
              </w:rPr>
              <w:fldChar w:fldCharType="end"/>
            </w:r>
          </w:p>
        </w:tc>
        <w:tc>
          <w:tcPr>
            <w:tcW w:w="1061" w:type="dxa"/>
          </w:tcPr>
          <w:p w14:paraId="0B76062B" w14:textId="26FC75BD" w:rsidR="00163B49" w:rsidRPr="003E6428" w:rsidRDefault="00DB6CB9" w:rsidP="007F2991">
            <w:pPr>
              <w:jc w:val="center"/>
              <w:rPr>
                <w:rFonts w:ascii="Arial" w:hAnsi="Arial" w:cs="Arial"/>
                <w:sz w:val="20"/>
                <w:szCs w:val="20"/>
                <w:lang w:val="en-GB"/>
              </w:rPr>
            </w:pPr>
            <w:r w:rsidRPr="003E6428">
              <w:rPr>
                <w:rFonts w:ascii="Arial" w:hAnsi="Arial" w:cs="Arial"/>
                <w:sz w:val="20"/>
                <w:szCs w:val="20"/>
                <w:lang w:val="en-GB"/>
              </w:rPr>
              <w:fldChar w:fldCharType="begin"/>
            </w:r>
            <w:r w:rsidR="00286B27" w:rsidRPr="003E6428">
              <w:rPr>
                <w:rFonts w:ascii="Arial" w:hAnsi="Arial" w:cs="Arial"/>
                <w:sz w:val="20"/>
                <w:szCs w:val="20"/>
                <w:lang w:val="en-GB"/>
              </w:rPr>
              <w:instrText xml:space="preserve"> ADDIN EN.CITE &lt;EndNote&gt;&lt;Cite&gt;&lt;Author&gt;Yokuşoğlu&lt;/Author&gt;&lt;Year&gt;2020&lt;/Year&gt;&lt;RecNum&gt;295&lt;/RecNum&gt;&lt;DisplayText&gt;(Yokuşoğlu et al., 2020)&lt;/DisplayText&gt;&lt;record&gt;&lt;rec-number&gt;295&lt;/rec-number&gt;&lt;foreign-keys&gt;&lt;key app="EN" db-id="ex52txvfc02peteexa95wfzbxpztf522srav" timestamp="1751619036" guid="4a1da0c0-b17b-4dce-8d92-2735facce879"&gt;295&lt;/key&gt;&lt;/foreign-keys&gt;&lt;ref-type name="Journal Article"&gt;17&lt;/ref-type&gt;&lt;contributors&gt;&lt;authors&gt;&lt;author&gt;Çağdaş Yokuşoğlu&lt;/author&gt;&lt;author&gt;Mete Ercis&lt;/author&gt;&lt;author&gt;Nuran Çağlar&lt;/author&gt;&lt;author&gt;Ömer Aydemir&lt;/author&gt;&lt;author&gt;Alp Üçok&lt;/author&gt;&lt;/authors&gt;&lt;/contributors&gt;&lt;titles&gt;&lt;title&gt;Reliability and validity of the Turkish version of comprehensive assessment of at risk mental states&lt;/title&gt;&lt;secondary-title&gt;Early Intervention in Psychiatry&lt;/secondary-title&gt;&lt;/titles&gt;&lt;periodical&gt;&lt;full-title&gt;Early Intervention in Psychiatry&lt;/full-title&gt;&lt;/periodical&gt;&lt;volume&gt;15&lt;/volume&gt;&lt;number&gt;4&lt;/number&gt;&lt;dates&gt;&lt;year&gt;2020&lt;/year&gt;&lt;/dates&gt;&lt;isbn&gt;1751-7893&lt;/isbn&gt;&lt;urls&gt;&lt;related-urls&gt;&lt;url&gt;https://onlinelibrary.wiley.com/doi/10.1111/eip.13014&lt;/url&gt;&lt;/related-urls&gt;&lt;/urls&gt;&lt;electronic-resource-num&gt;10.1111/eip.13014&lt;/electronic-resource-num&gt;&lt;/record&gt;&lt;/Cite&gt;&lt;/EndNote&gt;</w:instrText>
            </w:r>
            <w:r w:rsidRPr="003E6428">
              <w:rPr>
                <w:rFonts w:ascii="Arial" w:hAnsi="Arial" w:cs="Arial"/>
                <w:sz w:val="20"/>
                <w:szCs w:val="20"/>
                <w:lang w:val="en-GB"/>
              </w:rPr>
              <w:fldChar w:fldCharType="separate"/>
            </w:r>
            <w:r w:rsidRPr="003E6428">
              <w:rPr>
                <w:rFonts w:ascii="Arial" w:hAnsi="Arial" w:cs="Arial"/>
                <w:noProof/>
                <w:sz w:val="20"/>
                <w:szCs w:val="20"/>
                <w:lang w:val="en-GB"/>
              </w:rPr>
              <w:t>(Yokuşoğlu et al., 2020)</w:t>
            </w:r>
            <w:r w:rsidRPr="003E6428">
              <w:rPr>
                <w:rFonts w:ascii="Arial" w:hAnsi="Arial" w:cs="Arial"/>
                <w:sz w:val="20"/>
                <w:szCs w:val="20"/>
                <w:lang w:val="en-GB"/>
              </w:rPr>
              <w:fldChar w:fldCharType="end"/>
            </w:r>
          </w:p>
        </w:tc>
        <w:tc>
          <w:tcPr>
            <w:tcW w:w="1359" w:type="dxa"/>
          </w:tcPr>
          <w:p w14:paraId="49D746BC" w14:textId="42142D6A"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056" w:type="dxa"/>
          </w:tcPr>
          <w:p w14:paraId="62C16D17" w14:textId="3D8A3EC8" w:rsidR="00163B49" w:rsidRPr="003E6428" w:rsidRDefault="00991D2B" w:rsidP="00163B49">
            <w:pPr>
              <w:jc w:val="center"/>
              <w:rPr>
                <w:rFonts w:ascii="Arial" w:hAnsi="Arial" w:cs="Arial"/>
                <w:sz w:val="20"/>
                <w:szCs w:val="20"/>
                <w:lang w:val="en-GB"/>
              </w:rPr>
            </w:pPr>
            <w:r w:rsidRPr="003E6428">
              <w:rPr>
                <w:rFonts w:ascii="Arial" w:hAnsi="Arial" w:cs="Arial"/>
                <w:sz w:val="20"/>
                <w:szCs w:val="20"/>
                <w:lang w:val="en-GB"/>
              </w:rPr>
              <w:t>X</w:t>
            </w:r>
          </w:p>
        </w:tc>
      </w:tr>
      <w:tr w:rsidR="00286B27" w:rsidRPr="0028017D" w14:paraId="6EC0F570" w14:textId="77777777" w:rsidTr="00072300">
        <w:tc>
          <w:tcPr>
            <w:tcW w:w="2782" w:type="dxa"/>
            <w:vAlign w:val="center"/>
          </w:tcPr>
          <w:p w14:paraId="09B8B1A3" w14:textId="09475B6B" w:rsidR="00163B49" w:rsidRPr="003E6428" w:rsidRDefault="000C28C4" w:rsidP="000C28C4">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Quick Inventory of Depressive Symptomatology (Clinician-Rated) (</w:t>
            </w:r>
            <w:r w:rsidR="00163B49" w:rsidRPr="003E6428">
              <w:rPr>
                <w:rFonts w:ascii="Arial" w:hAnsi="Arial" w:cs="Arial"/>
                <w:sz w:val="20"/>
                <w:szCs w:val="20"/>
                <w:lang w:val="en-US"/>
              </w:rPr>
              <w:t>QIDS-C</w:t>
            </w:r>
            <w:r w:rsidRPr="003E6428">
              <w:rPr>
                <w:rFonts w:ascii="Arial" w:hAnsi="Arial" w:cs="Arial"/>
                <w:sz w:val="20"/>
                <w:szCs w:val="20"/>
                <w:lang w:val="en-US"/>
              </w:rPr>
              <w:t>)</w:t>
            </w:r>
          </w:p>
        </w:tc>
        <w:tc>
          <w:tcPr>
            <w:tcW w:w="1370" w:type="dxa"/>
            <w:vAlign w:val="center"/>
          </w:tcPr>
          <w:p w14:paraId="0D83653A" w14:textId="1B2EABB6" w:rsidR="00163B49" w:rsidRPr="003E6428" w:rsidRDefault="007C554A"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rPr>
              <w:fldChar w:fldCharType="begin"/>
            </w:r>
            <w:r w:rsidRPr="003E6428">
              <w:rPr>
                <w:rFonts w:ascii="Arial" w:hAnsi="Arial" w:cs="Arial"/>
                <w:sz w:val="20"/>
                <w:szCs w:val="20"/>
                <w:lang w:val="en-US"/>
              </w:rPr>
              <w:instrText xml:space="preserve"> ADDIN ZOTERO_ITEM CSL_CITATION {"citationID":"B4izNtNs","properties":{"formattedCitation":"(Dafsari et al., 2023)","plainCitat</w:instrText>
            </w:r>
            <w:r w:rsidRPr="003E6428">
              <w:rPr>
                <w:rFonts w:ascii="Arial" w:hAnsi="Arial" w:cs="Arial"/>
                <w:sz w:val="20"/>
                <w:szCs w:val="20"/>
              </w:rPr>
              <w:instrText>ion":"(Dafsari et al., 2023)","noteIndex":0},"citationItems":[{"id":5737,"uris":["http://zotero.org/users/3433240/items/48HZ5P7I"],"itemData":{"id":5737,"type":"article-journal","abstract":"Introduction: Different psychotherapeutic interventions for late-life depression (LLD) have been proposed, but their evaluation in large, multicenter trials is rare. Objective: The present study evaluated the efficacy of a specific cognitive behavioral therapy (CBT) for LLD (LLD-CBT) in comparison with a supportive unspecific intervention (SUI), both administered in a specialist psychiatric outpatient setting. \nMethods: In this randomized, controlled, parallel group trial, we recruited participants (≥60 years) with moderate to severe depression at 7 trial sites in Germany. Participants were randomly assigned to the LLD-CBT or SUI group. The primary outcome was depression severity at the end of treatment measured by change on the Geriatric Depression Scale (GDS). Secondary outcomes included change in observer-rated depression, anxiety, sleep ratings, and quality of life throughout the treatment phase and at 6-month follow-up.\nResults: Between October 1, 2018, and November 11, 2020, we randomly assigned 251 patients to either LLD-CBT (n = 126) or SUI (n = 125), of whom 229 provided primary-outcome data. There was no significant between-group difference in the change in GDS scores at the end of treatment (estimated marginal mean difference: −1.01 [95% CI: −2.88 to 0.86]; p = 0.287). Secondary analyses showed significant improvements in several outcomes after 8 weeks and at follow-up in both treatment arms.\nConclusions: Our data suggest that LLD-specific CBT and a supportive unspecific treatment both provide clinical benefit in patients with mode</w:instrText>
            </w:r>
            <w:r w:rsidRPr="003E6428">
              <w:rPr>
                <w:rFonts w:ascii="Arial" w:hAnsi="Arial" w:cs="Arial"/>
                <w:sz w:val="20"/>
                <w:szCs w:val="20"/>
                <w:lang w:val="en-US"/>
              </w:rPr>
              <w:instrText xml:space="preserve">rate to severe LLD without evidence for superiority of LLD-CBT.","container-title":"Psychotherapy and Psychosomatics","DOI":"10.1159/000529445","journalAbbreviation":"Psychotherapy and Psychosomatics","source":"ResearchGate","title":"Psychotherapy and Psychosomatics Standard Research Article Cognitive Behavioral Therapy for Late-Life Depression (CBTlate): Results of a Multicenter, Randomized, Observer-Blinded, Controlled Trial","title-short":"Psychotherapy and Psychosomatics Standard Research Article Cognitive Behavioral Therapy for Late-Life Depression (CBTlate)","author":[{"family":"Dafsari","given":"Forugh"},{"family":"Bewernick","given":"Bettina"},{"family":"Boehringer","given":"Sabine"},{"family":"Domschke","given":"Katharina"},{"family":"Elsaesser","given":"Moritz"},{"family":"Löbner","given":"Margrit"},{"family":"Luppa","given":"Melanie"},{"family":"Preis","given":"Lukas"},{"family":"Püsken","given":"Julia"},{"family":"Schmitt","given":"Sandra"},{"family":"Szekely","given":"Andreea-Johanna"},{"family":"Hellmich","given":"Martin"},{"family":"Mueller","given":"Wiebke"},{"family":"Wagner","given":"Michael"},{"family":"Peters","given":"Oliver"},{"family":"Frölich","given":"Lutz"},{"family":"Riedel-Heller","given":"Steffi"},{"family":"Schramm","given":"Elisabeth"},{"family":"Hautzinger","given":"Martin"},{"family":"Jessen","given":"Frank"}],"issued":{"date-parts":[["2023",3,31]]}}}],"schema":"https://github.com/citation-style-language/schema/raw/master/csl-citation.json"} </w:instrText>
            </w:r>
            <w:r w:rsidRPr="003E6428">
              <w:rPr>
                <w:rFonts w:ascii="Arial" w:hAnsi="Arial" w:cs="Arial"/>
                <w:sz w:val="20"/>
                <w:szCs w:val="20"/>
              </w:rPr>
              <w:fldChar w:fldCharType="separate"/>
            </w:r>
            <w:r w:rsidRPr="003E6428">
              <w:rPr>
                <w:rFonts w:ascii="Arial" w:hAnsi="Arial" w:cs="Arial"/>
                <w:sz w:val="20"/>
                <w:szCs w:val="20"/>
                <w:lang w:val="en-US"/>
              </w:rPr>
              <w:t>(Dafsari et al., 2023)</w:t>
            </w:r>
            <w:r w:rsidRPr="003E6428">
              <w:rPr>
                <w:rFonts w:ascii="Arial" w:hAnsi="Arial" w:cs="Arial"/>
                <w:sz w:val="20"/>
                <w:szCs w:val="20"/>
              </w:rPr>
              <w:fldChar w:fldCharType="end"/>
            </w:r>
          </w:p>
        </w:tc>
        <w:tc>
          <w:tcPr>
            <w:tcW w:w="1434" w:type="dxa"/>
            <w:vAlign w:val="center"/>
          </w:tcPr>
          <w:p w14:paraId="04CF1F97" w14:textId="2FA26E31" w:rsidR="00163B49" w:rsidRPr="003E6428" w:rsidRDefault="00513A02"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X</w:t>
            </w:r>
            <w:r w:rsidR="007C554A" w:rsidRPr="003E6428">
              <w:rPr>
                <w:rFonts w:ascii="Arial" w:hAnsi="Arial" w:cs="Arial"/>
                <w:sz w:val="20"/>
                <w:szCs w:val="20"/>
                <w:lang w:val="en-US"/>
              </w:rPr>
              <w:t xml:space="preserve"> (rated in German)</w:t>
            </w:r>
          </w:p>
        </w:tc>
        <w:tc>
          <w:tcPr>
            <w:tcW w:w="1061" w:type="dxa"/>
          </w:tcPr>
          <w:p w14:paraId="18FB9C34" w14:textId="66A3FC88" w:rsidR="00163B49" w:rsidRPr="003E6428" w:rsidRDefault="007C554A" w:rsidP="007F2991">
            <w:pPr>
              <w:jc w:val="center"/>
              <w:rPr>
                <w:rFonts w:ascii="Arial" w:hAnsi="Arial" w:cs="Arial"/>
                <w:sz w:val="20"/>
                <w:szCs w:val="20"/>
                <w:lang w:val="en-US"/>
              </w:rPr>
            </w:pPr>
            <w:r w:rsidRPr="003E6428">
              <w:rPr>
                <w:rFonts w:ascii="Arial" w:hAnsi="Arial" w:cs="Arial"/>
                <w:sz w:val="20"/>
                <w:szCs w:val="20"/>
                <w:lang w:val="en-US"/>
              </w:rPr>
              <w:t>X (rated in German)</w:t>
            </w:r>
          </w:p>
        </w:tc>
        <w:tc>
          <w:tcPr>
            <w:tcW w:w="1359" w:type="dxa"/>
          </w:tcPr>
          <w:p w14:paraId="07A44126" w14:textId="10D44C45" w:rsidR="00163B49" w:rsidRPr="003E6428" w:rsidRDefault="007C554A" w:rsidP="007F2991">
            <w:pPr>
              <w:jc w:val="center"/>
              <w:rPr>
                <w:rFonts w:ascii="Arial" w:hAnsi="Arial" w:cs="Arial"/>
                <w:sz w:val="20"/>
                <w:szCs w:val="20"/>
                <w:lang w:val="en-US"/>
              </w:rPr>
            </w:pPr>
            <w:r w:rsidRPr="003E6428">
              <w:rPr>
                <w:rFonts w:ascii="Arial" w:hAnsi="Arial" w:cs="Arial"/>
                <w:sz w:val="20"/>
                <w:szCs w:val="20"/>
                <w:lang w:val="en-US"/>
              </w:rPr>
              <w:t>X (rated in German)</w:t>
            </w:r>
          </w:p>
        </w:tc>
        <w:tc>
          <w:tcPr>
            <w:tcW w:w="1056" w:type="dxa"/>
          </w:tcPr>
          <w:p w14:paraId="43640281" w14:textId="044979DD" w:rsidR="00163B49" w:rsidRPr="003E6428" w:rsidRDefault="007C554A" w:rsidP="00163B49">
            <w:pPr>
              <w:jc w:val="center"/>
              <w:rPr>
                <w:rFonts w:ascii="Arial" w:hAnsi="Arial" w:cs="Arial"/>
                <w:sz w:val="20"/>
                <w:szCs w:val="20"/>
                <w:lang w:val="en-US"/>
              </w:rPr>
            </w:pPr>
            <w:r w:rsidRPr="003E6428">
              <w:rPr>
                <w:rFonts w:ascii="Arial" w:hAnsi="Arial" w:cs="Arial"/>
                <w:sz w:val="20"/>
                <w:szCs w:val="20"/>
                <w:lang w:val="en-US"/>
              </w:rPr>
              <w:t>X (rated in German)</w:t>
            </w:r>
          </w:p>
        </w:tc>
      </w:tr>
      <w:tr w:rsidR="00286B27" w:rsidRPr="003E6428" w14:paraId="049C7C79" w14:textId="77777777" w:rsidTr="00072300">
        <w:tc>
          <w:tcPr>
            <w:tcW w:w="2782" w:type="dxa"/>
            <w:vAlign w:val="center"/>
          </w:tcPr>
          <w:p w14:paraId="7B94BD13" w14:textId="118ADCF5" w:rsidR="00163B49" w:rsidRPr="003E6428" w:rsidRDefault="00163B49"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Affective Disorders Evaluation (ADE) </w:t>
            </w:r>
          </w:p>
        </w:tc>
        <w:tc>
          <w:tcPr>
            <w:tcW w:w="1370" w:type="dxa"/>
            <w:vAlign w:val="center"/>
          </w:tcPr>
          <w:p w14:paraId="1426779E" w14:textId="524AB047" w:rsidR="00163B49" w:rsidRPr="003E6428" w:rsidRDefault="00513A02"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C2</w:t>
            </w:r>
          </w:p>
        </w:tc>
        <w:tc>
          <w:tcPr>
            <w:tcW w:w="1434" w:type="dxa"/>
            <w:vAlign w:val="center"/>
          </w:tcPr>
          <w:p w14:paraId="22C7A9AA" w14:textId="5D20BC8A" w:rsidR="00163B49" w:rsidRPr="003E6428" w:rsidRDefault="00357F1A"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uQQPtn1j","properties":{"formattedCitation":"(Sachs, 1990; Sachs et al., 2003)","plainCitation":"(Sachs, 1990; Sachs et al., 2003)","noteIndex":0},"citationItems":[{"id":5588,"uris":["http://zotero.org/users/3433240/items/ZSG4MCID"],"itemData":{"id":5588,"type":"article-journal","container-title":"The Journal of clinical psychiatry","ISSN":"0160-6689","page":"31-4; discussion 50","title":"Use of clonazepam for bipolar affective disorder","volume":"51","author":[{"family":"Sachs","given":"Gary S."}],"issued":{"date-parts":[["1990"]]}}},{"id":5589,"uris":["http://zotero.org/users/3433240/items/F2LFRNI3"],"itemData":{"id":5589,"type":"article-journal","container-title":"Biological psychiatry","ISSN":"0006-3223","issue":"11","page":"1028-1042","title":"Rationale, design, and methods of the systematic treatment enhancement program for bipolar disorder (STEP-BD)","volume":"53","author":[{"family":"Sachs","given":"Gary S."},{"family":"Thase","given":"Michael E."},{"family":"Otto","given":"Michael W."},{"family":"Bauer","given":"Mark"},{"family":"Miklowitz","given":"David"},{"family":"Wisniewski","given":"Stephen R."},{"family":"Lavori","given":"Philip"},{"family":"Lebowitz","given":"Barry"},{"family":"Rudorfer","given":"Mathew"},{"family":"Frank","given":"Ellen"}],"issued":{"date-parts":[["2003"]]}}}],"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Sachs, 1990; Sachs et al., 2003)</w:t>
            </w:r>
            <w:r w:rsidRPr="003E6428">
              <w:rPr>
                <w:rFonts w:ascii="Arial" w:hAnsi="Arial" w:cs="Arial"/>
                <w:sz w:val="20"/>
                <w:szCs w:val="20"/>
                <w:lang w:val="en-US"/>
              </w:rPr>
              <w:fldChar w:fldCharType="end"/>
            </w:r>
          </w:p>
        </w:tc>
        <w:tc>
          <w:tcPr>
            <w:tcW w:w="1061" w:type="dxa"/>
          </w:tcPr>
          <w:p w14:paraId="60C49A40" w14:textId="5B6768EC" w:rsidR="00163B49" w:rsidRPr="003E6428" w:rsidRDefault="009751BB" w:rsidP="007F2991">
            <w:pPr>
              <w:jc w:val="center"/>
              <w:rPr>
                <w:rFonts w:ascii="Arial" w:hAnsi="Arial" w:cs="Arial"/>
                <w:sz w:val="20"/>
                <w:szCs w:val="20"/>
                <w:lang w:val="en-GB"/>
              </w:rPr>
            </w:pPr>
            <w:r w:rsidRPr="003E6428">
              <w:rPr>
                <w:rFonts w:ascii="Arial" w:hAnsi="Arial" w:cs="Arial"/>
                <w:sz w:val="20"/>
                <w:szCs w:val="20"/>
                <w:lang w:val="en-GB"/>
              </w:rPr>
              <w:t>C1</w:t>
            </w:r>
          </w:p>
        </w:tc>
        <w:tc>
          <w:tcPr>
            <w:tcW w:w="1359" w:type="dxa"/>
          </w:tcPr>
          <w:p w14:paraId="715E6BA1" w14:textId="4D21A475"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056" w:type="dxa"/>
          </w:tcPr>
          <w:p w14:paraId="4E53EC49" w14:textId="72157DA7" w:rsidR="00163B49" w:rsidRPr="003E6428" w:rsidRDefault="00991D2B" w:rsidP="00163B49">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32AC9B5A" w14:textId="77777777" w:rsidTr="00072300">
        <w:tc>
          <w:tcPr>
            <w:tcW w:w="2782" w:type="dxa"/>
            <w:vAlign w:val="center"/>
          </w:tcPr>
          <w:p w14:paraId="025FDA2B" w14:textId="42F91F0F" w:rsidR="00163B49" w:rsidRPr="003E6428" w:rsidRDefault="009C1D0A" w:rsidP="009C1D0A">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Social and Occupational Functioning Assessment Scale (</w:t>
            </w:r>
            <w:r w:rsidR="00163B49" w:rsidRPr="003E6428">
              <w:rPr>
                <w:rFonts w:ascii="Arial" w:hAnsi="Arial" w:cs="Arial"/>
                <w:sz w:val="20"/>
                <w:szCs w:val="20"/>
                <w:lang w:val="en-US"/>
              </w:rPr>
              <w:t>SOFAS</w:t>
            </w:r>
            <w:r w:rsidRPr="003E6428">
              <w:rPr>
                <w:rFonts w:ascii="Arial" w:hAnsi="Arial" w:cs="Arial"/>
                <w:sz w:val="20"/>
                <w:szCs w:val="20"/>
                <w:lang w:val="en-US"/>
              </w:rPr>
              <w:t>)</w:t>
            </w:r>
          </w:p>
        </w:tc>
        <w:tc>
          <w:tcPr>
            <w:tcW w:w="1370" w:type="dxa"/>
            <w:vAlign w:val="center"/>
          </w:tcPr>
          <w:p w14:paraId="32415D8B" w14:textId="3DFA6D65" w:rsidR="00163B49" w:rsidRPr="003E6428" w:rsidRDefault="007C554A"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lzHkrCMX","properties":{"formattedCitation":"(Schaub &amp; Juckel, 2011)","plainCitation":"(Schaub &amp; Juckel, 2011)","noteIndex":0},"citationItems":[{"id":5740,"uris":["http://zotero.org/users/3433240/items/LR5SL45C"],"itemData":{"id":5740,"type":"article-journal","abstract":"In der Schizophreniebehandlung stellt der patientenbezogene Outcome-Bereich des psychosozialen Funktionsniveaus neben der Reduktion der Psychopathologie einen zweiten wichtigen Aspekt des Therapieerfolgs dar. Für die Diagnostik und Prozessevaluation sind valide und standardisierte Messinstrumente notwendig, mit denen das persönliche, soziale und berufliche Leistungsniveau der Patienten erfasst werden kann. Anhand erhobener Studiendaten an Patienten mit Schizophrenien konnte gezeigt werden, dass die deutsche Übersetzung der Personal and Social Performance (PSP) Scale mit den vier Subdimensionen „sozial nützliche Aktivitäten, Arbeit und Studium eingeschlossen“, „persönliche und soziale Beziehungen“, „Selbstpflege“ und „störendes und aggressives Verhalten“ ein reliables und valides Messinstrument darstellt, mit dem das psychosoziale Funktionsniveau der an Schizophrenie erkrankten Patienten besser als bislang erfasst werden kann. Für die alltägliche klinische Praxis ergibt sich durch die PSP-Skala eine gute und praktikable Dokumentation und Bewertung des kurz-, mittel- und langfristigen Therapieverlaufs und -erfolgs hinsichtlich der psychosozialen Funktionsfähigkeit schizophrener Patienten.","container-title":"Der Nervenarzt","DOI":"10.1007/s00115-010-3204-4","ISSN":"1433-0407","issue":"9","journalAbbreviation":"Nervenarzt","language":"de","page":"1178-1184","source":"Springer Link","title":"PSP-Skala – Deutsche Version der Personal and Social Performance Scale","volume":"82","author":[{"family":"Schaub","given":"D."},{"family":"Juckel","given":"G."}],"issued":{"date-parts":[["2011",9,1]]}}}],"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Schaub &amp; Juckel, 2011)</w:t>
            </w:r>
            <w:r w:rsidRPr="003E6428">
              <w:rPr>
                <w:rFonts w:ascii="Arial" w:hAnsi="Arial" w:cs="Arial"/>
                <w:sz w:val="20"/>
                <w:szCs w:val="20"/>
                <w:lang w:val="en-US"/>
              </w:rPr>
              <w:fldChar w:fldCharType="end"/>
            </w:r>
          </w:p>
        </w:tc>
        <w:tc>
          <w:tcPr>
            <w:tcW w:w="1434" w:type="dxa"/>
            <w:vAlign w:val="center"/>
          </w:tcPr>
          <w:p w14:paraId="10AE60A3" w14:textId="08D82DC4" w:rsidR="007C554A" w:rsidRPr="003E6428" w:rsidRDefault="00357F1A"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921147" w:rsidRPr="003E6428">
              <w:rPr>
                <w:rFonts w:ascii="Arial" w:hAnsi="Arial" w:cs="Arial"/>
                <w:sz w:val="20"/>
                <w:szCs w:val="20"/>
                <w:lang w:val="en-US"/>
              </w:rPr>
              <w:instrText xml:space="preserve"> ADDIN ZOTERO_ITEM CSL_CITATION {"citationID":"bw6bB70l","properties":{"formattedCitation":"(Morosini et al., 2000)","plainCitation":"(Morosini et al., 2000)","noteIndex":0},"citationItems":[{"id":5582,"uris":["http://zotero.org/users/3433240/items/K68HRFZC"],"itemData":{"id":5582,"type":"article-journal","container-title":"Acta Psychiatrica Scandinavica","ISSN":"0001-690X","issue":"4","page":"323-329","title":"Development, reliability and acceptability of a new version of the DSM</w:instrText>
            </w:r>
            <w:r w:rsidR="00921147" w:rsidRPr="003E6428">
              <w:rPr>
                <w:rFonts w:ascii="Cambria Math" w:hAnsi="Cambria Math" w:cs="Cambria Math"/>
                <w:sz w:val="20"/>
                <w:szCs w:val="20"/>
                <w:lang w:val="en-US"/>
              </w:rPr>
              <w:instrText>‐</w:instrText>
            </w:r>
            <w:r w:rsidR="00921147" w:rsidRPr="003E6428">
              <w:rPr>
                <w:rFonts w:ascii="Arial" w:hAnsi="Arial" w:cs="Arial"/>
                <w:sz w:val="20"/>
                <w:szCs w:val="20"/>
                <w:lang w:val="en-US"/>
              </w:rPr>
              <w:instrText xml:space="preserve">IV Social and Occupational Functioning Assessment Scale (SOFAS) to assess routine social funtioning","volume":"101","author":[{"family":"Morosini","given":"P. L."},{"family":"Magliano","given":"Lorenza"},{"family":"Brambilla","given":"L.","dropping-particle":"al"},{"family":"Ugolini","given":"S."},{"family":"Pioli","given":"R."}],"issued":{"date-parts":[["2000"]]}}}],"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Morosini et al., 2000)</w:t>
            </w:r>
            <w:r w:rsidRPr="003E6428">
              <w:rPr>
                <w:rFonts w:ascii="Arial" w:hAnsi="Arial" w:cs="Arial"/>
                <w:sz w:val="20"/>
                <w:szCs w:val="20"/>
                <w:lang w:val="en-US"/>
              </w:rPr>
              <w:fldChar w:fldCharType="end"/>
            </w:r>
          </w:p>
        </w:tc>
        <w:tc>
          <w:tcPr>
            <w:tcW w:w="1061" w:type="dxa"/>
          </w:tcPr>
          <w:p w14:paraId="0CBE0E1B" w14:textId="39611D50"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359" w:type="dxa"/>
          </w:tcPr>
          <w:p w14:paraId="722FE0D2" w14:textId="05F26EF9"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056" w:type="dxa"/>
          </w:tcPr>
          <w:p w14:paraId="31D0CF47" w14:textId="3D826322" w:rsidR="00163B49" w:rsidRPr="003E6428" w:rsidRDefault="00991D2B" w:rsidP="00163B49">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706F94EC" w14:textId="77777777" w:rsidTr="00072300">
        <w:tc>
          <w:tcPr>
            <w:tcW w:w="2782" w:type="dxa"/>
            <w:vAlign w:val="center"/>
          </w:tcPr>
          <w:p w14:paraId="0A08427E" w14:textId="577606C1" w:rsidR="008542B1" w:rsidRPr="003E6428" w:rsidRDefault="008542B1" w:rsidP="00991D2B">
            <w:pPr>
              <w:autoSpaceDE w:val="0"/>
              <w:autoSpaceDN w:val="0"/>
              <w:adjustRightInd w:val="0"/>
              <w:ind w:right="114"/>
              <w:rPr>
                <w:rFonts w:ascii="Arial" w:hAnsi="Arial" w:cs="Arial"/>
                <w:i/>
                <w:sz w:val="20"/>
                <w:szCs w:val="20"/>
                <w:lang w:val="en-US"/>
              </w:rPr>
            </w:pPr>
            <w:r w:rsidRPr="003E6428">
              <w:rPr>
                <w:rFonts w:ascii="Arial" w:hAnsi="Arial" w:cs="Arial"/>
                <w:i/>
                <w:sz w:val="20"/>
                <w:szCs w:val="20"/>
                <w:lang w:val="en-US"/>
              </w:rPr>
              <w:t>Self-report</w:t>
            </w:r>
          </w:p>
        </w:tc>
        <w:tc>
          <w:tcPr>
            <w:tcW w:w="1370" w:type="dxa"/>
            <w:vAlign w:val="center"/>
          </w:tcPr>
          <w:p w14:paraId="79EB8EDF" w14:textId="77777777" w:rsidR="008542B1" w:rsidRPr="003E6428" w:rsidRDefault="008542B1" w:rsidP="007F2991">
            <w:pPr>
              <w:autoSpaceDE w:val="0"/>
              <w:autoSpaceDN w:val="0"/>
              <w:adjustRightInd w:val="0"/>
              <w:ind w:right="114"/>
              <w:jc w:val="center"/>
              <w:rPr>
                <w:rFonts w:ascii="Arial" w:hAnsi="Arial" w:cs="Arial"/>
                <w:sz w:val="20"/>
                <w:szCs w:val="20"/>
                <w:lang w:val="en-US"/>
              </w:rPr>
            </w:pPr>
          </w:p>
        </w:tc>
        <w:tc>
          <w:tcPr>
            <w:tcW w:w="1434" w:type="dxa"/>
            <w:vAlign w:val="center"/>
          </w:tcPr>
          <w:p w14:paraId="5CD4FC91" w14:textId="77777777" w:rsidR="008542B1" w:rsidRPr="003E6428" w:rsidRDefault="008542B1" w:rsidP="007F2991">
            <w:pPr>
              <w:autoSpaceDE w:val="0"/>
              <w:autoSpaceDN w:val="0"/>
              <w:adjustRightInd w:val="0"/>
              <w:ind w:right="114"/>
              <w:jc w:val="center"/>
              <w:rPr>
                <w:rFonts w:ascii="Arial" w:hAnsi="Arial" w:cs="Arial"/>
                <w:sz w:val="20"/>
                <w:szCs w:val="20"/>
                <w:lang w:val="en-US"/>
              </w:rPr>
            </w:pPr>
          </w:p>
        </w:tc>
        <w:tc>
          <w:tcPr>
            <w:tcW w:w="1061" w:type="dxa"/>
          </w:tcPr>
          <w:p w14:paraId="71EA34BE" w14:textId="7FE48F01" w:rsidR="008542B1" w:rsidRPr="003E6428" w:rsidRDefault="008542B1" w:rsidP="007F2991">
            <w:pPr>
              <w:jc w:val="center"/>
              <w:rPr>
                <w:rFonts w:ascii="Arial" w:hAnsi="Arial" w:cs="Arial"/>
                <w:sz w:val="20"/>
                <w:szCs w:val="20"/>
                <w:lang w:val="en-GB"/>
              </w:rPr>
            </w:pPr>
          </w:p>
        </w:tc>
        <w:tc>
          <w:tcPr>
            <w:tcW w:w="1359" w:type="dxa"/>
          </w:tcPr>
          <w:p w14:paraId="40F656B5" w14:textId="77777777" w:rsidR="008542B1" w:rsidRPr="003E6428" w:rsidRDefault="008542B1" w:rsidP="007F2991">
            <w:pPr>
              <w:jc w:val="center"/>
              <w:rPr>
                <w:rFonts w:ascii="Arial" w:hAnsi="Arial" w:cs="Arial"/>
                <w:sz w:val="20"/>
                <w:szCs w:val="20"/>
                <w:lang w:val="en-GB"/>
              </w:rPr>
            </w:pPr>
          </w:p>
        </w:tc>
        <w:tc>
          <w:tcPr>
            <w:tcW w:w="1056" w:type="dxa"/>
          </w:tcPr>
          <w:p w14:paraId="456936FE" w14:textId="77777777" w:rsidR="008542B1" w:rsidRPr="003E6428" w:rsidRDefault="008542B1" w:rsidP="00163B49">
            <w:pPr>
              <w:jc w:val="center"/>
              <w:rPr>
                <w:rFonts w:ascii="Arial" w:hAnsi="Arial" w:cs="Arial"/>
                <w:sz w:val="20"/>
                <w:szCs w:val="20"/>
                <w:lang w:val="en-GB"/>
              </w:rPr>
            </w:pPr>
          </w:p>
        </w:tc>
      </w:tr>
      <w:tr w:rsidR="00286B27" w:rsidRPr="003E6428" w14:paraId="4A38D29C" w14:textId="77777777" w:rsidTr="00072300">
        <w:tc>
          <w:tcPr>
            <w:tcW w:w="2782" w:type="dxa"/>
            <w:vAlign w:val="center"/>
          </w:tcPr>
          <w:p w14:paraId="22D0AD41" w14:textId="3BD5BCD7" w:rsidR="00163B49" w:rsidRPr="003E6428" w:rsidRDefault="004D0327" w:rsidP="005B079B">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Hierarchical Taxonomy of Psychopathology (</w:t>
            </w:r>
            <w:proofErr w:type="spellStart"/>
            <w:r w:rsidR="00163B49" w:rsidRPr="003E6428">
              <w:rPr>
                <w:rFonts w:ascii="Arial" w:hAnsi="Arial" w:cs="Arial"/>
                <w:sz w:val="20"/>
                <w:szCs w:val="20"/>
                <w:lang w:val="en-US"/>
              </w:rPr>
              <w:t>H</w:t>
            </w:r>
            <w:r w:rsidRPr="003E6428">
              <w:rPr>
                <w:rFonts w:ascii="Arial" w:hAnsi="Arial" w:cs="Arial"/>
                <w:sz w:val="20"/>
                <w:szCs w:val="20"/>
                <w:lang w:val="en-US"/>
              </w:rPr>
              <w:t>i</w:t>
            </w:r>
            <w:r w:rsidR="00163B49" w:rsidRPr="003E6428">
              <w:rPr>
                <w:rFonts w:ascii="Arial" w:hAnsi="Arial" w:cs="Arial"/>
                <w:sz w:val="20"/>
                <w:szCs w:val="20"/>
                <w:lang w:val="en-US"/>
              </w:rPr>
              <w:t>TOP</w:t>
            </w:r>
            <w:proofErr w:type="spellEnd"/>
            <w:r w:rsidR="005B079B" w:rsidRPr="003E6428">
              <w:rPr>
                <w:rFonts w:ascii="Arial" w:hAnsi="Arial" w:cs="Arial"/>
                <w:sz w:val="20"/>
                <w:szCs w:val="20"/>
                <w:lang w:val="en-US"/>
              </w:rPr>
              <w:t>)</w:t>
            </w:r>
          </w:p>
        </w:tc>
        <w:tc>
          <w:tcPr>
            <w:tcW w:w="1370" w:type="dxa"/>
            <w:vAlign w:val="center"/>
          </w:tcPr>
          <w:p w14:paraId="3A935D1F" w14:textId="18AC0284" w:rsidR="00163B49" w:rsidRPr="003E6428" w:rsidRDefault="005B079B" w:rsidP="005B079B">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hcyshc5W","properties":{"formattedCitation":"(Zimmermann et al., 2024)","plainCitation":"(Zimmermann et al., 2024)","noteIndex":0},"citationItems":[{"id":6003,"uris":["http://zotero.org/users/3433240/items/Y75H6PM5"],"itemData":{"id":6003,"type":"book","publisher":"OSF","title":"Development and Initial Evaluation of the German Version of the Hierarchical Taxonomy of Psychopathology Self-Report (HiTOP-SR)","author":[{"family":"Zimmermann","given":"Johannes"},{"family":"Wendt","given":"Leon P."},{"family":"Edelhoff","given":"Hannah"},{"family":"Wierzba","given":"Eva"},{"family":"Fleck","given":"Leonie"},{"family":"Cicero","given":"David C."},{"family":"Reininghaus","given":"Ulrich"}],"issued":{"date-parts":[["2024"]]}}}],"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Zimmermann et al., 2024)</w:t>
            </w:r>
            <w:r w:rsidRPr="003E6428">
              <w:rPr>
                <w:rFonts w:ascii="Arial" w:hAnsi="Arial" w:cs="Arial"/>
                <w:sz w:val="20"/>
                <w:szCs w:val="20"/>
                <w:lang w:val="en-US"/>
              </w:rPr>
              <w:fldChar w:fldCharType="end"/>
            </w:r>
          </w:p>
        </w:tc>
        <w:tc>
          <w:tcPr>
            <w:tcW w:w="1434" w:type="dxa"/>
            <w:vAlign w:val="center"/>
          </w:tcPr>
          <w:p w14:paraId="4268452E" w14:textId="66696CFC" w:rsidR="00163B49" w:rsidRPr="003E6428" w:rsidRDefault="00921147"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3KNrvDZo","properties":{"formattedCitation":"(Simms, 2023)","plainCitation":"(Simms, 2023)","noteIndex":0},"citationItems":[{"id":5793,"uris":["http://zotero.org/users/3433240/items/9NZE97B4"],"itemData":{"id":5793,"type":"paper-conference","container-title":"2023 SPA Convention and Workshops","publisher":"PERSONALITY","title":"Introduction of Self-Report Measures of the HiTOP Model: Reliability and Structural Validity of the HiTOP-SR","author":[{"family":"Simms","given":"Leonard"}],"issued":{"date-parts":[["2023"]]}}}],"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Simms, 2023)</w:t>
            </w:r>
            <w:r w:rsidRPr="003E6428">
              <w:rPr>
                <w:rFonts w:ascii="Arial" w:hAnsi="Arial" w:cs="Arial"/>
                <w:sz w:val="20"/>
                <w:szCs w:val="20"/>
                <w:lang w:val="en-US"/>
              </w:rPr>
              <w:fldChar w:fldCharType="end"/>
            </w:r>
          </w:p>
        </w:tc>
        <w:tc>
          <w:tcPr>
            <w:tcW w:w="1061" w:type="dxa"/>
          </w:tcPr>
          <w:p w14:paraId="3532C429" w14:textId="12380C5F"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779C398D" w14:textId="5F5728FD" w:rsidR="00163B49" w:rsidRPr="003E6428" w:rsidRDefault="00550BE0"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3F58BC33" w14:textId="13ECDA9F" w:rsidR="00163B49" w:rsidRPr="003E6428" w:rsidRDefault="00550BE0" w:rsidP="00163B49">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6D6405AE" w14:textId="77777777" w:rsidTr="00072300">
        <w:tc>
          <w:tcPr>
            <w:tcW w:w="2782" w:type="dxa"/>
            <w:vAlign w:val="center"/>
          </w:tcPr>
          <w:p w14:paraId="00F47B99" w14:textId="2811FCA3" w:rsidR="00163B49" w:rsidRPr="003E6428" w:rsidRDefault="00163B49" w:rsidP="00974726">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Medication</w:t>
            </w:r>
            <w:r w:rsidR="007C554A" w:rsidRPr="003E6428">
              <w:rPr>
                <w:rFonts w:ascii="Arial" w:hAnsi="Arial" w:cs="Arial"/>
                <w:sz w:val="20"/>
                <w:szCs w:val="20"/>
                <w:lang w:val="en-US"/>
              </w:rPr>
              <w:t xml:space="preserve"> (based on </w:t>
            </w:r>
            <w:r w:rsidR="00974726" w:rsidRPr="003E6428">
              <w:rPr>
                <w:rFonts w:ascii="Arial" w:hAnsi="Arial" w:cs="Arial"/>
                <w:sz w:val="20"/>
                <w:szCs w:val="20"/>
                <w:lang w:val="en-US"/>
              </w:rPr>
              <w:t>CSRI-adapted)</w:t>
            </w:r>
          </w:p>
        </w:tc>
        <w:tc>
          <w:tcPr>
            <w:tcW w:w="1370" w:type="dxa"/>
            <w:vAlign w:val="center"/>
          </w:tcPr>
          <w:p w14:paraId="3E3656A7" w14:textId="2F94FA30" w:rsidR="00163B49" w:rsidRPr="003E6428" w:rsidRDefault="007C554A"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662A45" w:rsidRPr="003E6428">
              <w:rPr>
                <w:rFonts w:ascii="Arial" w:hAnsi="Arial" w:cs="Arial"/>
                <w:sz w:val="20"/>
                <w:szCs w:val="20"/>
                <w:lang w:val="en-US"/>
              </w:rPr>
              <w:instrText xml:space="preserve"> ADDIN ZOTERO_ITEM CSL_CITATION {"citationID":"kDugfmcU","properties":{"formattedCitation":"(Roick et al., 2001)","plainCitation":"(Roick et al., 2001)","noteIndex":0},"citationItems":[{"id":5733,"uris":["http://zotero.org/users/3433240/items/5W4LWXL8"],"itemData":{"id":5733,"type":"article-journal","abstract":"Thieme E-Books &amp; E-Journals","container-title":"Psychiatrische Praxis","DOI":"10.1055/s-2001-17790","ISSN":"0303-4259","language":"de","license":"© Georg Thieme Verlag Stuttgart · New York","note":"publisher: © Georg Thieme Verlag Stuttgart · New York","page":"84-90","source":"www.thieme-connect.com","title":"Die deutsche Version des Client Sociodemographic and Service Receipt Inventory","volume":"28","author":[{"family":"Roick","given":"Christiane"},{"family":"Kilian","given":"Reinhold"},{"family":"Matschinger","given":"Herbert"},{"family":"Bernert","given":"Sebastian"},{"family":"Mory","given":"Claudia"},{"family":"Angermeyer","given":"Matthias C."}],"issued":{"date-parts":[["2001",10,15]]}}}],"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Roick et al., 2001)</w:t>
            </w:r>
            <w:r w:rsidRPr="003E6428">
              <w:rPr>
                <w:rFonts w:ascii="Arial" w:hAnsi="Arial" w:cs="Arial"/>
                <w:sz w:val="20"/>
                <w:szCs w:val="20"/>
                <w:lang w:val="en-US"/>
              </w:rPr>
              <w:fldChar w:fldCharType="end"/>
            </w:r>
          </w:p>
        </w:tc>
        <w:tc>
          <w:tcPr>
            <w:tcW w:w="1434" w:type="dxa"/>
            <w:vAlign w:val="center"/>
          </w:tcPr>
          <w:p w14:paraId="45A715BE" w14:textId="1E1AFFEB" w:rsidR="00163B49" w:rsidRPr="003E6428" w:rsidRDefault="00921147"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EN.CITE &lt;EndNote&gt;&lt;Cite&gt;&lt;Author&gt;Chisholm&lt;/Author&gt;&lt;Year&gt;2000&lt;/Year&gt;&lt;RecNum&gt;106&lt;/RecNum&gt;&lt;DisplayText&gt;(Chisholm et al., 2000)&lt;/DisplayText&gt;&lt;record&gt;&lt;rec-number&gt;106&lt;/rec-number&gt;&lt;foreign-keys&gt;&lt;key app="EN" db-id="ex52txvfc02peteexa95wfzbxpztf522srav" timestamp="1721997398" guid="f4189ad7-f7d8-4419-bdfe-5189d2ae981a"&gt;106&lt;/key&gt;&lt;/foreign-keys&gt;&lt;ref-type name="Journal Article"&gt;17&lt;/ref-type&gt;&lt;contributors&gt;&lt;authors&gt;&lt;author&gt;Chisholm, Daniel&lt;/author&gt;&lt;author&gt;Knapp, Martin R J&lt;/author&gt;&lt;author&gt;Knudsen, Helle Charlotte&lt;/author&gt;&lt;author&gt;Amaddeo, Francesco&lt;/author&gt;&lt;author&gt;Gaite, LUIS&lt;/author&gt;&lt;author&gt;Van Wijngaarden, BOB&lt;/author&gt;&lt;author&gt;EPSILON Study Group&lt;/author&gt;&lt;/authors&gt;&lt;/contributors&gt;&lt;titles&gt;&lt;title&gt;Client socio-demographic and service receipt inventory–European version: development of an instrument for international research: EPSILON Study 5&lt;/title&gt;&lt;secondary-title&gt;The British Journal of Psychiatry&lt;/secondary-title&gt;&lt;/titles&gt;&lt;periodical&gt;&lt;full-title&gt;The British Journal of Psychiatry&lt;/full-title&gt;&lt;/periodical&gt;&lt;pages&gt;s28-s33&lt;/pages&gt;&lt;volume&gt;177&lt;/volume&gt;&lt;number&gt;S39&lt;/number&gt;&lt;dates&gt;&lt;year&gt;2000&lt;/year&gt;&lt;/dates&gt;&lt;isbn&gt;0007-1250&lt;/isbn&gt;&lt;urls&gt;&lt;/urls&gt;&lt;/record&gt;&lt;/Cite&gt;&lt;/EndNote&gt;</w:instrText>
            </w:r>
            <w:r w:rsidRPr="003E6428">
              <w:rPr>
                <w:rFonts w:ascii="Arial" w:hAnsi="Arial" w:cs="Arial"/>
                <w:sz w:val="20"/>
                <w:szCs w:val="20"/>
                <w:lang w:val="en-US"/>
              </w:rPr>
              <w:fldChar w:fldCharType="separate"/>
            </w:r>
            <w:r w:rsidRPr="003E6428">
              <w:rPr>
                <w:rFonts w:ascii="Arial" w:hAnsi="Arial" w:cs="Arial"/>
                <w:noProof/>
                <w:sz w:val="20"/>
                <w:szCs w:val="20"/>
                <w:lang w:val="en-US"/>
              </w:rPr>
              <w:t>(Chisholm et al., 2000)</w:t>
            </w:r>
            <w:r w:rsidRPr="003E6428">
              <w:rPr>
                <w:rFonts w:ascii="Arial" w:hAnsi="Arial" w:cs="Arial"/>
                <w:sz w:val="20"/>
                <w:szCs w:val="20"/>
                <w:lang w:val="en-US"/>
              </w:rPr>
              <w:fldChar w:fldCharType="end"/>
            </w:r>
          </w:p>
        </w:tc>
        <w:tc>
          <w:tcPr>
            <w:tcW w:w="1061" w:type="dxa"/>
          </w:tcPr>
          <w:p w14:paraId="35F9ED7F" w14:textId="213F58CB"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359" w:type="dxa"/>
          </w:tcPr>
          <w:p w14:paraId="5018E1F3" w14:textId="6769B33D"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056" w:type="dxa"/>
          </w:tcPr>
          <w:p w14:paraId="65A105AF" w14:textId="010D3E35" w:rsidR="00163B49" w:rsidRPr="003E6428" w:rsidRDefault="001E5D7C" w:rsidP="00163B49">
            <w:pPr>
              <w:jc w:val="center"/>
              <w:rPr>
                <w:rFonts w:ascii="Arial" w:hAnsi="Arial" w:cs="Arial"/>
                <w:sz w:val="20"/>
                <w:szCs w:val="20"/>
                <w:lang w:val="en-GB"/>
              </w:rPr>
            </w:pPr>
            <w:r w:rsidRPr="003E6428">
              <w:rPr>
                <w:rFonts w:ascii="Arial" w:hAnsi="Arial" w:cs="Arial"/>
                <w:sz w:val="20"/>
                <w:szCs w:val="20"/>
                <w:lang w:val="en-GB"/>
              </w:rPr>
              <w:t>B1</w:t>
            </w:r>
          </w:p>
        </w:tc>
      </w:tr>
      <w:tr w:rsidR="00286B27" w:rsidRPr="003E6428" w14:paraId="03E179AB" w14:textId="77777777" w:rsidTr="00072300">
        <w:tc>
          <w:tcPr>
            <w:tcW w:w="2782" w:type="dxa"/>
            <w:vAlign w:val="center"/>
          </w:tcPr>
          <w:p w14:paraId="313ACEC3" w14:textId="73F70FA2" w:rsidR="00163B49" w:rsidRPr="003E6428" w:rsidRDefault="00921147" w:rsidP="00C47D2E">
            <w:pPr>
              <w:autoSpaceDE w:val="0"/>
              <w:autoSpaceDN w:val="0"/>
              <w:adjustRightInd w:val="0"/>
              <w:ind w:right="114"/>
              <w:rPr>
                <w:rFonts w:ascii="Arial" w:hAnsi="Arial" w:cs="Arial"/>
                <w:b/>
                <w:sz w:val="20"/>
                <w:szCs w:val="20"/>
                <w:lang w:val="en-US"/>
              </w:rPr>
            </w:pPr>
            <w:r w:rsidRPr="003E6428">
              <w:rPr>
                <w:rFonts w:ascii="Arial" w:hAnsi="Arial" w:cs="Arial"/>
                <w:sz w:val="20"/>
                <w:szCs w:val="20"/>
                <w:lang w:val="en-US"/>
              </w:rPr>
              <w:t xml:space="preserve">Kessler Distress Scale (K10) </w:t>
            </w:r>
          </w:p>
        </w:tc>
        <w:tc>
          <w:tcPr>
            <w:tcW w:w="1370" w:type="dxa"/>
            <w:vAlign w:val="center"/>
          </w:tcPr>
          <w:p w14:paraId="381ACDB5" w14:textId="5BEB4A7B" w:rsidR="00163B49" w:rsidRPr="003E6428" w:rsidRDefault="00662A45"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vtCwT9dJ","properties":{"formattedCitation":"(Giesinger et al., 2008)","plainCitation":"(Giesinger et al., 2008)","noteIndex":0},"citationItems":[{"id":5744,"uris":["http://zotero.org/users/3433240/items/8XC7DNFP"],"itemData":{"id":5744,"type":"article-journal","abstract":"Fragestellung: Die K10-Skala für unspezifischen psychischen Distress von Kessler et al. [9] ist eine sehr leistungsfähige Skala für das Screening nach psychischen Störung. Die teststatistischen Eigenschaften der deutschen Fassung und ihre Diskriminationsfähigkeit werden hier wiedergegeben. Methode: Ausgehend von einer Stichprobe von 600 Patienten und einer Stichprobe von 341 Studenten wurden die Homogenität der Items überprüft, durch den Vergleich mit dem BSI [5] und dem STAI [10] die konvergente Validität bestimmt, eine Receiver Operator Characteristic (ROC) Analyse durchgeführt und Stratum-specific Likelihood Ratios (SSLRs) berechnet. Ergebnisse: Es ergab sich eine gute interne Konsistenz der Skala (Cronbachs Alpha 0,90 bzw. 0,80), zufrieden stellende Zusammenhänge mit inhaltlich verwandten Skalen (Korrelation mit der State-Angst-Skala des STAI 0,68 und mit der Skala GSI des BSI 0,71) und eine sehr gute Diskriminationsfähigkeit (AUC = 0,88). Diskussion: Die deutsche Fassung der K10-Skala weist teststatistische Eigenschaften auf, die mit denen der amerikanischen Originalfassung vergleichbar sind. Damit stellt sie ein zuverlässiges Instrument für die Erfassung von unspezifischem psychischem Distress im klinischen Alltag dar.","container-title":"Psychosomatik und Konsiliarpsychiatrie","DOI":"10.1007/s11800-008-0100-x","ISSN":"1862-8826","issue":"2","journalAbbreviation":"Psychosom Konsiliarpsychiatr","language":"de","page":"104-111","source":"Springer Link","title":"Die K10-Screening-Skala für unspezifischen psychischen Distress","volume":"2","author":[{"family":"Giesinger","given":"Johannes"},{"family":"Rumpold","given":"Mag. Gerhard"},{"family":"Schüßler","given":"Gerhard"}],"issued":{"date-parts":[["2008",5,1]]}}}],"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Giesinger et al., 2008)</w:t>
            </w:r>
            <w:r w:rsidRPr="003E6428">
              <w:rPr>
                <w:rFonts w:ascii="Arial" w:hAnsi="Arial" w:cs="Arial"/>
                <w:sz w:val="20"/>
                <w:szCs w:val="20"/>
                <w:lang w:val="en-US"/>
              </w:rPr>
              <w:fldChar w:fldCharType="end"/>
            </w:r>
          </w:p>
        </w:tc>
        <w:tc>
          <w:tcPr>
            <w:tcW w:w="1434" w:type="dxa"/>
            <w:vAlign w:val="center"/>
          </w:tcPr>
          <w:p w14:paraId="77525B70" w14:textId="2ACB80DC" w:rsidR="00163B49" w:rsidRPr="003E6428" w:rsidRDefault="00921147" w:rsidP="007F2991">
            <w:pPr>
              <w:autoSpaceDE w:val="0"/>
              <w:autoSpaceDN w:val="0"/>
              <w:adjustRightInd w:val="0"/>
              <w:ind w:right="114"/>
              <w:jc w:val="center"/>
              <w:rPr>
                <w:rFonts w:ascii="Arial" w:hAnsi="Arial" w:cs="Arial"/>
                <w:b/>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ES4qeaIO","properties":{"formattedCitation":"(Kessler et al., 2002)","plainCitation":"(Kessler et al., 2002)","noteIndex":0},"citationItems":[{"id":5577,"uris":["http://zotero.org/users/3433240/items/TJ7B8PKE"],"itemData":{"id":5577,"type":"article-journal","container-title":"Psychological Medicine","ISSN":"1469-8978","issue":"6","page":"959-976","title":"Short screening scales to monitor population prevalences and trends in non-specific psychological distress","volume":"32","author":[{"family":"Kessler","given":"Ronald C."},{"family":"Andrews","given":"Gavin"},{"family":"Colpe","given":"Lisa J."},{"family":"Hiripi","given":"Eva"},{"family":"Mroczek","given":"Daniel K."},{"family":"Normand","given":"S.-LT"},{"family":"Walters","given":"Ellen E."},{"family":"Zaslavsky","given":"Alan M."}],"issued":{"date-parts":[["2002"]]}}}],"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Kessler et al., 2002)</w:t>
            </w:r>
            <w:r w:rsidRPr="003E6428">
              <w:rPr>
                <w:rFonts w:ascii="Arial" w:hAnsi="Arial" w:cs="Arial"/>
                <w:sz w:val="20"/>
                <w:szCs w:val="20"/>
                <w:lang w:val="en-US"/>
              </w:rPr>
              <w:fldChar w:fldCharType="end"/>
            </w:r>
          </w:p>
        </w:tc>
        <w:tc>
          <w:tcPr>
            <w:tcW w:w="1061" w:type="dxa"/>
          </w:tcPr>
          <w:p w14:paraId="2D8ACADB" w14:textId="54B6EBEE" w:rsidR="00163B49" w:rsidRPr="003E6428" w:rsidRDefault="00286B27" w:rsidP="007F2991">
            <w:pPr>
              <w:jc w:val="center"/>
              <w:rPr>
                <w:rFonts w:ascii="Arial" w:hAnsi="Arial" w:cs="Arial"/>
                <w:sz w:val="20"/>
                <w:szCs w:val="20"/>
                <w:lang w:val="en-GB"/>
              </w:rPr>
            </w:pPr>
            <w:r w:rsidRPr="003E6428">
              <w:rPr>
                <w:rFonts w:ascii="Arial" w:hAnsi="Arial" w:cs="Arial"/>
                <w:sz w:val="20"/>
                <w:szCs w:val="20"/>
                <w:lang w:val="en-GB"/>
              </w:rPr>
              <w:fldChar w:fldCharType="begin"/>
            </w:r>
            <w:r w:rsidRPr="003E6428">
              <w:rPr>
                <w:rFonts w:ascii="Arial" w:hAnsi="Arial" w:cs="Arial"/>
                <w:sz w:val="20"/>
                <w:szCs w:val="20"/>
                <w:lang w:val="en-GB"/>
              </w:rPr>
              <w:instrText xml:space="preserve"> ADDIN EN.CITE &lt;EndNote&gt;&lt;Cite&gt;&lt;Author&gt;Altun&lt;/Author&gt;&lt;Year&gt;2019&lt;/Year&gt;&lt;RecNum&gt;298&lt;/RecNum&gt;&lt;DisplayText&gt;(Altun et al., 2019)&lt;/DisplayText&gt;&lt;record&gt;&lt;rec-number&gt;298&lt;/rec-number&gt;&lt;foreign-keys&gt;&lt;key app="EN" db-id="ex52txvfc02peteexa95wfzbxpztf522srav" timestamp="1751619406" guid="f813c2fc-e879-41ae-9781-2d7a15ea0be5"&gt;298&lt;/key&gt;&lt;/foreign-keys&gt;&lt;ref-type name="Journal Article"&gt;17&lt;/ref-type&gt;&lt;contributors&gt;&lt;authors&gt;&lt;author&gt;Altun, Yasin&lt;/author&gt;&lt;author&gt;Özen, Mehmet&lt;/author&gt;&lt;author&gt;Kuloğlu, Mehmet Murat&lt;/author&gt;&lt;/authors&gt;&lt;/contributors&gt;&lt;titles&gt;&lt;title&gt;Psikolojik Sıkıntı Ölçeğinin Türkçe uyarlaması: Geçerlilik ve güvenilirlik çalışması&lt;/title&gt;&lt;secondary-title&gt;Anatolian Journal of Psychiatry/Anadolu Psikiyatri Dergisi&lt;/secondary-title&gt;&lt;/titles&gt;&lt;periodical&gt;&lt;full-title&gt;Anatolian Journal of Psychiatry/Anadolu Psikiyatri Dergisi&lt;/full-title&gt;&lt;/periodical&gt;&lt;volume&gt;20&lt;/volume&gt;&lt;dates&gt;&lt;year&gt;2019&lt;/year&gt;&lt;/dates&gt;&lt;isbn&gt;1302-6631&lt;/isbn&gt;&lt;urls&gt;&lt;/urls&gt;&lt;/record&gt;&lt;/Cite&gt;&lt;/EndNote&gt;</w:instrText>
            </w:r>
            <w:r w:rsidRPr="003E6428">
              <w:rPr>
                <w:rFonts w:ascii="Arial" w:hAnsi="Arial" w:cs="Arial"/>
                <w:sz w:val="20"/>
                <w:szCs w:val="20"/>
                <w:lang w:val="en-GB"/>
              </w:rPr>
              <w:fldChar w:fldCharType="separate"/>
            </w:r>
            <w:r w:rsidRPr="003E6428">
              <w:rPr>
                <w:rFonts w:ascii="Arial" w:hAnsi="Arial" w:cs="Arial"/>
                <w:noProof/>
                <w:sz w:val="20"/>
                <w:szCs w:val="20"/>
                <w:lang w:val="en-GB"/>
              </w:rPr>
              <w:t>(Altun et al., 2019)</w:t>
            </w:r>
            <w:r w:rsidRPr="003E6428">
              <w:rPr>
                <w:rFonts w:ascii="Arial" w:hAnsi="Arial" w:cs="Arial"/>
                <w:sz w:val="20"/>
                <w:szCs w:val="20"/>
                <w:lang w:val="en-GB"/>
              </w:rPr>
              <w:fldChar w:fldCharType="end"/>
            </w:r>
          </w:p>
        </w:tc>
        <w:tc>
          <w:tcPr>
            <w:tcW w:w="1359" w:type="dxa"/>
          </w:tcPr>
          <w:p w14:paraId="4094EE14" w14:textId="0EEEA300" w:rsidR="00163B49" w:rsidRPr="003E6428" w:rsidRDefault="00A2541B" w:rsidP="007F2991">
            <w:pPr>
              <w:jc w:val="center"/>
              <w:rPr>
                <w:rFonts w:ascii="Arial" w:hAnsi="Arial" w:cs="Arial"/>
                <w:sz w:val="20"/>
                <w:szCs w:val="20"/>
                <w:lang w:val="en-GB"/>
              </w:rPr>
            </w:pPr>
            <w:r w:rsidRPr="003E6428">
              <w:rPr>
                <w:rFonts w:ascii="Arial" w:hAnsi="Arial" w:cs="Arial"/>
                <w:sz w:val="20"/>
                <w:szCs w:val="20"/>
                <w:lang w:val="en-GB"/>
              </w:rPr>
              <w:fldChar w:fldCharType="begin"/>
            </w:r>
            <w:r w:rsidR="00286B27" w:rsidRPr="003E6428">
              <w:rPr>
                <w:rFonts w:ascii="Arial" w:hAnsi="Arial" w:cs="Arial"/>
                <w:sz w:val="20"/>
                <w:szCs w:val="20"/>
                <w:lang w:val="en-GB"/>
              </w:rPr>
              <w:instrText xml:space="preserve"> ADDIN EN.CITE &lt;EndNote&gt;&lt;Cite&gt;&lt;Author&gt;Puac-Polanco&lt;/Author&gt;&lt;Year&gt;2023&lt;/Year&gt;&lt;RecNum&gt;299&lt;/RecNum&gt;&lt;DisplayText&gt;(Puac-Polanco et al., 2023)&lt;/DisplayText&gt;&lt;record&gt;&lt;rec-number&gt;299&lt;/rec-number&gt;&lt;foreign-keys&gt;&lt;key app="EN" db-id="ex52txvfc02peteexa95wfzbxpztf522srav" timestamp="1751619478" guid="5cf5b3d5-6f81-463b-9b49-efbb35bc36dd"&gt;299&lt;/key&gt;&lt;/foreign-keys&gt;&lt;ref-type name="Book Section"&gt;5&lt;/ref-type&gt;&lt;contributors&gt;&lt;authors&gt;&lt;author&gt;Puac-Polanco, Victor&lt;/author&gt;&lt;author&gt;Ziobrowski, Hannah N&lt;/author&gt;&lt;author&gt;Zainal, Nur Hani&lt;/author&gt;&lt;author&gt;Sampson, Nancy A&lt;/author&gt;&lt;author&gt;Kessler, Ronald C&lt;/author&gt;&lt;/authors&gt;&lt;/contributors&gt;&lt;titles&gt;&lt;title&gt;K10 and K6 Scales&lt;/title&gt;&lt;secondary-title&gt;International handbook of behavioral health assessment&lt;/secondary-title&gt;&lt;/titles&gt;&lt;pages&gt;1-30&lt;/pages&gt;&lt;dates&gt;&lt;year&gt;2023&lt;/year&gt;&lt;/dates&gt;&lt;publisher&gt;Springer&lt;/publisher&gt;&lt;urls&gt;&lt;/urls&gt;&lt;/record&gt;&lt;/Cite&gt;&lt;/EndNote&gt;</w:instrText>
            </w:r>
            <w:r w:rsidRPr="003E6428">
              <w:rPr>
                <w:rFonts w:ascii="Arial" w:hAnsi="Arial" w:cs="Arial"/>
                <w:sz w:val="20"/>
                <w:szCs w:val="20"/>
                <w:lang w:val="en-GB"/>
              </w:rPr>
              <w:fldChar w:fldCharType="separate"/>
            </w:r>
            <w:r w:rsidRPr="003E6428">
              <w:rPr>
                <w:rFonts w:ascii="Arial" w:hAnsi="Arial" w:cs="Arial"/>
                <w:noProof/>
                <w:sz w:val="20"/>
                <w:szCs w:val="20"/>
                <w:lang w:val="en-GB"/>
              </w:rPr>
              <w:t>(Puac-Polanco et al., 2023)</w:t>
            </w:r>
            <w:r w:rsidRPr="003E6428">
              <w:rPr>
                <w:rFonts w:ascii="Arial" w:hAnsi="Arial" w:cs="Arial"/>
                <w:sz w:val="20"/>
                <w:szCs w:val="20"/>
                <w:lang w:val="en-GB"/>
              </w:rPr>
              <w:fldChar w:fldCharType="end"/>
            </w:r>
          </w:p>
        </w:tc>
        <w:tc>
          <w:tcPr>
            <w:tcW w:w="1056" w:type="dxa"/>
          </w:tcPr>
          <w:p w14:paraId="2C7E49C9" w14:textId="5C6BADC8" w:rsidR="00163B49" w:rsidRPr="003E6428" w:rsidRDefault="001E5D7C" w:rsidP="00163B49">
            <w:pPr>
              <w:jc w:val="center"/>
              <w:rPr>
                <w:rFonts w:ascii="Arial" w:hAnsi="Arial" w:cs="Arial"/>
                <w:sz w:val="20"/>
                <w:szCs w:val="20"/>
                <w:lang w:val="en-GB"/>
              </w:rPr>
            </w:pPr>
            <w:r w:rsidRPr="003E6428">
              <w:rPr>
                <w:rFonts w:ascii="Arial" w:hAnsi="Arial" w:cs="Arial"/>
                <w:sz w:val="20"/>
                <w:szCs w:val="20"/>
                <w:lang w:val="en-GB"/>
              </w:rPr>
              <w:t>B1</w:t>
            </w:r>
          </w:p>
        </w:tc>
      </w:tr>
      <w:tr w:rsidR="00286B27" w:rsidRPr="003E6428" w14:paraId="09C5B856" w14:textId="77777777" w:rsidTr="00072300">
        <w:tc>
          <w:tcPr>
            <w:tcW w:w="2782" w:type="dxa"/>
            <w:vAlign w:val="center"/>
          </w:tcPr>
          <w:p w14:paraId="7C0539D5" w14:textId="681FB1E2" w:rsidR="00163B49" w:rsidRPr="003E6428" w:rsidRDefault="00163B49" w:rsidP="00C47D2E">
            <w:pPr>
              <w:autoSpaceDE w:val="0"/>
              <w:autoSpaceDN w:val="0"/>
              <w:adjustRightInd w:val="0"/>
              <w:ind w:right="114"/>
              <w:rPr>
                <w:rFonts w:ascii="Arial" w:hAnsi="Arial" w:cs="Arial"/>
                <w:b/>
                <w:sz w:val="20"/>
                <w:szCs w:val="20"/>
                <w:lang w:val="en-US"/>
              </w:rPr>
            </w:pPr>
            <w:r w:rsidRPr="003E6428">
              <w:rPr>
                <w:rFonts w:ascii="Arial" w:hAnsi="Arial" w:cs="Arial"/>
                <w:sz w:val="20"/>
                <w:szCs w:val="20"/>
                <w:lang w:val="en-US"/>
              </w:rPr>
              <w:lastRenderedPageBreak/>
              <w:t xml:space="preserve">Prodromal Questionnaire </w:t>
            </w:r>
            <w:r w:rsidR="00C47D2E" w:rsidRPr="003E6428">
              <w:rPr>
                <w:rFonts w:ascii="Arial" w:hAnsi="Arial" w:cs="Arial"/>
                <w:sz w:val="20"/>
                <w:szCs w:val="20"/>
                <w:lang w:val="en-US"/>
              </w:rPr>
              <w:t xml:space="preserve">16 </w:t>
            </w:r>
            <w:r w:rsidRPr="003E6428">
              <w:rPr>
                <w:rFonts w:ascii="Arial" w:hAnsi="Arial" w:cs="Arial"/>
                <w:sz w:val="20"/>
                <w:szCs w:val="20"/>
                <w:lang w:val="en-US"/>
              </w:rPr>
              <w:t xml:space="preserve">(PQ-16) </w:t>
            </w:r>
          </w:p>
        </w:tc>
        <w:tc>
          <w:tcPr>
            <w:tcW w:w="1370" w:type="dxa"/>
            <w:vAlign w:val="center"/>
          </w:tcPr>
          <w:p w14:paraId="6F88A0BA" w14:textId="4D53B205" w:rsidR="00163B49" w:rsidRPr="003E6428" w:rsidRDefault="00662A45"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QfpJ0Dsm","properties":{"formattedCitation":"(Sengutta et al., 2019)","plainCitation":"(Sengutta et al., 2019)","noteIndex":0},"citationItems":[{"id":5748,"uris":["http://zotero.org/users/3433240/items/CKBNI23G"],"itemData":{"id":5748,"type":"article-journal","container-title":"European Psychiatry","page":"84-90","title":"The mediating role of borderline personality features in the relationship between childhood trauma and psychotic-like experiences in a sample of help-seeking non-psychotic adolescents and young adults","volume":"56","author":[{"family":"Sengutta","given":"Mary"},{"family":"Gaweda","given":"Łukasz"},{"family":"Moritz","given":"Steffen"},{"family":"Karow","given":"Anne"}],"issued":{"date-parts":[["2019"]]}}}],"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Sengutta et al., 2019)</w:t>
            </w:r>
            <w:r w:rsidRPr="003E6428">
              <w:rPr>
                <w:rFonts w:ascii="Arial" w:hAnsi="Arial" w:cs="Arial"/>
                <w:sz w:val="20"/>
                <w:szCs w:val="20"/>
                <w:lang w:val="en-US"/>
              </w:rPr>
              <w:fldChar w:fldCharType="end"/>
            </w:r>
          </w:p>
        </w:tc>
        <w:tc>
          <w:tcPr>
            <w:tcW w:w="1434" w:type="dxa"/>
            <w:vAlign w:val="center"/>
          </w:tcPr>
          <w:p w14:paraId="678B059D" w14:textId="542264F8" w:rsidR="00163B49" w:rsidRPr="003E6428" w:rsidRDefault="00921147" w:rsidP="007F2991">
            <w:pPr>
              <w:autoSpaceDE w:val="0"/>
              <w:autoSpaceDN w:val="0"/>
              <w:adjustRightInd w:val="0"/>
              <w:ind w:right="114"/>
              <w:jc w:val="center"/>
              <w:rPr>
                <w:rFonts w:ascii="Arial" w:hAnsi="Arial" w:cs="Arial"/>
                <w:b/>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EN.CITE &lt;EndNote&gt;&lt;Cite&gt;&lt;Author&gt;Ising&lt;/Author&gt;&lt;Year&gt;2012&lt;/Year&gt;&lt;RecNum&gt;119&lt;/RecNum&gt;&lt;DisplayText&gt;(Ising et al., 2012)&lt;/DisplayText&gt;&lt;record&gt;&lt;rec-number&gt;119&lt;/rec-number&gt;&lt;foreign-keys&gt;&lt;key app="EN" db-id="ex52txvfc02peteexa95wfzbxpztf522srav" timestamp="1721999027" guid="162a89f5-3414-4163-90b5-849dd73d6055"&gt;119&lt;/key&gt;&lt;/foreign-keys&gt;&lt;ref-type name="Journal Article"&gt;17&lt;/ref-type&gt;&lt;contributors&gt;&lt;authors&gt;&lt;author&gt;Ising, Helga K&lt;/author&gt;&lt;author&gt;Veling, Wim&lt;/author&gt;&lt;author&gt;Loewy, Rachel L&lt;/author&gt;&lt;author&gt;Rietveld, Marleen W&lt;/author&gt;&lt;author&gt;Rietdijk, Judith&lt;/author&gt;&lt;author&gt;Dragt, Sara&lt;/author&gt;&lt;author&gt;Klaassen, Rianne MC&lt;/author&gt;&lt;author&gt;Nieman, Dorien H&lt;/author&gt;&lt;author&gt;Wunderink, Lex&lt;/author&gt;&lt;author&gt;Linszen, Don H&lt;/author&gt;&lt;/authors&gt;&lt;/contributors&gt;&lt;titles&gt;&lt;title&gt;The validity of the 16-item version of the Prodromal Questionnaire (PQ-16) to screen for ultra high risk of developing psychosis in the general help-seeking population&lt;/title&gt;&lt;secondary-title&gt;Schizophrenia bulletin&lt;/secondary-title&gt;&lt;/titles&gt;&lt;periodical&gt;&lt;full-title&gt;Schizophrenia Bulletin&lt;/full-title&gt;&lt;/periodical&gt;&lt;pages&gt;1288-1296&lt;/pages&gt;&lt;volume&gt;38&lt;/volume&gt;&lt;number&gt;6&lt;/number&gt;&lt;dates&gt;&lt;year&gt;2012&lt;/year&gt;&lt;/dates&gt;&lt;isbn&gt;1745-1701&lt;/isbn&gt;&lt;urls&gt;&lt;/urls&gt;&lt;/record&gt;&lt;/Cite&gt;&lt;/EndNote&gt;</w:instrText>
            </w:r>
            <w:r w:rsidRPr="003E6428">
              <w:rPr>
                <w:rFonts w:ascii="Arial" w:hAnsi="Arial" w:cs="Arial"/>
                <w:sz w:val="20"/>
                <w:szCs w:val="20"/>
                <w:lang w:val="en-US"/>
              </w:rPr>
              <w:fldChar w:fldCharType="separate"/>
            </w:r>
            <w:r w:rsidRPr="003E6428">
              <w:rPr>
                <w:rFonts w:ascii="Arial" w:hAnsi="Arial" w:cs="Arial"/>
                <w:noProof/>
                <w:sz w:val="20"/>
                <w:szCs w:val="20"/>
                <w:lang w:val="en-US"/>
              </w:rPr>
              <w:t>(Ising et al., 2012)</w:t>
            </w:r>
            <w:r w:rsidRPr="003E6428">
              <w:rPr>
                <w:rFonts w:ascii="Arial" w:hAnsi="Arial" w:cs="Arial"/>
                <w:sz w:val="20"/>
                <w:szCs w:val="20"/>
                <w:lang w:val="en-US"/>
              </w:rPr>
              <w:fldChar w:fldCharType="end"/>
            </w:r>
          </w:p>
        </w:tc>
        <w:tc>
          <w:tcPr>
            <w:tcW w:w="1061" w:type="dxa"/>
          </w:tcPr>
          <w:p w14:paraId="5B635696" w14:textId="15110912"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0CFDB0AE" w14:textId="7762F5B4"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056" w:type="dxa"/>
          </w:tcPr>
          <w:p w14:paraId="7B6FC42C" w14:textId="7ACE5205" w:rsidR="00163B49" w:rsidRPr="003E6428" w:rsidRDefault="001E5D7C" w:rsidP="00163B49">
            <w:pPr>
              <w:jc w:val="center"/>
              <w:rPr>
                <w:rFonts w:ascii="Arial" w:hAnsi="Arial" w:cs="Arial"/>
                <w:sz w:val="20"/>
                <w:szCs w:val="20"/>
                <w:lang w:val="en-GB"/>
              </w:rPr>
            </w:pPr>
            <w:r w:rsidRPr="003E6428">
              <w:rPr>
                <w:rFonts w:ascii="Arial" w:hAnsi="Arial" w:cs="Arial"/>
                <w:sz w:val="20"/>
                <w:szCs w:val="20"/>
                <w:lang w:val="en-GB"/>
              </w:rPr>
              <w:t>B1</w:t>
            </w:r>
          </w:p>
        </w:tc>
      </w:tr>
      <w:tr w:rsidR="00513A02" w:rsidRPr="003E6428" w14:paraId="2B770CE2" w14:textId="77777777" w:rsidTr="00072300">
        <w:tc>
          <w:tcPr>
            <w:tcW w:w="2782" w:type="dxa"/>
            <w:vAlign w:val="center"/>
          </w:tcPr>
          <w:p w14:paraId="2093E713" w14:textId="22F82B02" w:rsidR="00A1625C" w:rsidRPr="003E6428" w:rsidRDefault="00284F95" w:rsidP="00C47D2E">
            <w:pPr>
              <w:autoSpaceDE w:val="0"/>
              <w:autoSpaceDN w:val="0"/>
              <w:adjustRightInd w:val="0"/>
              <w:ind w:right="114"/>
              <w:rPr>
                <w:rFonts w:ascii="Arial" w:hAnsi="Arial" w:cs="Arial"/>
                <w:sz w:val="20"/>
                <w:szCs w:val="20"/>
              </w:rPr>
            </w:pPr>
            <w:proofErr w:type="spellStart"/>
            <w:r w:rsidRPr="003E6428">
              <w:rPr>
                <w:rFonts w:ascii="Arial" w:hAnsi="Arial" w:cs="Arial"/>
                <w:sz w:val="20"/>
                <w:szCs w:val="20"/>
              </w:rPr>
              <w:t>Hypomania</w:t>
            </w:r>
            <w:proofErr w:type="spellEnd"/>
            <w:r w:rsidRPr="003E6428">
              <w:rPr>
                <w:rFonts w:ascii="Arial" w:hAnsi="Arial" w:cs="Arial"/>
                <w:sz w:val="20"/>
                <w:szCs w:val="20"/>
              </w:rPr>
              <w:t xml:space="preserve"> Checklist 32 (</w:t>
            </w:r>
            <w:r w:rsidR="00A1625C" w:rsidRPr="003E6428">
              <w:rPr>
                <w:rFonts w:ascii="Arial" w:hAnsi="Arial" w:cs="Arial"/>
                <w:sz w:val="20"/>
                <w:szCs w:val="20"/>
              </w:rPr>
              <w:t>HCL-32</w:t>
            </w:r>
            <w:r w:rsidRPr="003E6428">
              <w:rPr>
                <w:rFonts w:ascii="Arial" w:hAnsi="Arial" w:cs="Arial"/>
                <w:sz w:val="20"/>
                <w:szCs w:val="20"/>
              </w:rPr>
              <w:t>)</w:t>
            </w:r>
            <w:r w:rsidR="00662A45" w:rsidRPr="003E6428">
              <w:rPr>
                <w:rFonts w:ascii="Arial" w:hAnsi="Arial" w:cs="Arial"/>
                <w:sz w:val="20"/>
                <w:szCs w:val="20"/>
              </w:rPr>
              <w:t xml:space="preserve"> </w:t>
            </w:r>
          </w:p>
        </w:tc>
        <w:tc>
          <w:tcPr>
            <w:tcW w:w="1370" w:type="dxa"/>
            <w:vAlign w:val="center"/>
          </w:tcPr>
          <w:p w14:paraId="65147CEC" w14:textId="0AFC7A44" w:rsidR="00A1625C" w:rsidRPr="003E6428" w:rsidRDefault="00662A45"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yBe2GTeh","properties":{"formattedCitation":"(Meyer et al., 2007)","plainCitation":"(Meyer et al., 2007)","noteIndex":0},"citationItems":[{"id":5751,"uris":["http://zotero.org/users/3433240/items/E77TSWFY"],"itemData":{"id":5751,"type":"article-journal","container-title":"Comprehensive psychiatry","issue":"1","note":"ISBN: 0010-440X\npublisher: Elsevier","page":"79-87","title":"The Hypomania Checklist (HCL-32): its factorial structure and association to indices of impairment in German and Swedish nonclinical samples","volume":"48","author":[{"family":"Meyer","given":"Thomas D."},{"family":"Hammelstein","given":"Philipp"},{"family":"Nilsson","given":"Lars-Göran"},{"family":"Skeppar","given":"Peter"},{"family":"Adolfsson","given":"Rolf"},{"family":"Angst","given":"Jules"}],"issued":{"date-parts":[["2007"]]}}}],"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Meyer et al., 2007)</w:t>
            </w:r>
            <w:r w:rsidRPr="003E6428">
              <w:rPr>
                <w:rFonts w:ascii="Arial" w:hAnsi="Arial" w:cs="Arial"/>
                <w:sz w:val="20"/>
                <w:szCs w:val="20"/>
                <w:lang w:val="en-US"/>
              </w:rPr>
              <w:fldChar w:fldCharType="end"/>
            </w:r>
          </w:p>
        </w:tc>
        <w:tc>
          <w:tcPr>
            <w:tcW w:w="1434" w:type="dxa"/>
            <w:vAlign w:val="center"/>
          </w:tcPr>
          <w:p w14:paraId="5E094C57" w14:textId="107DB20E" w:rsidR="00A1625C" w:rsidRPr="003E6428" w:rsidRDefault="00921147" w:rsidP="007F2991">
            <w:pPr>
              <w:autoSpaceDE w:val="0"/>
              <w:autoSpaceDN w:val="0"/>
              <w:adjustRightInd w:val="0"/>
              <w:ind w:right="114"/>
              <w:jc w:val="center"/>
              <w:rPr>
                <w:rFonts w:ascii="Arial" w:hAnsi="Arial" w:cs="Arial"/>
                <w:b/>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rPr>
              <w:instrText xml:space="preserve"> ADDIN ZOTERO_ITEM CSL_CITATION {"citationID":"l1edm5b8","properties":{"formattedCitation":"(Angst et al., 2005)","plainCitation":"(Angst et al., 2005)","noteIndex":0},"citationItems":[{"id":5750,"uris":["http://zotero.org/users/3433240/items/M4RQNMTN"],"itemData":{"id":5750,"type":"article-journal","abstract":"Background: Bipolar disorders (BP) are frequently diagnosed and treated as pure depression initially; accurate diagnosis often being delayed by 8 to 10 years. In prospective studies, the presence of hypomanic symptoms in adolescence is strongly predictive of later bipolar disorders. As such, an instrument for self-assessment of hypomanic symptoms might increase the detection of suspected and of manifest, but under-treated, cases of bipolar disorders.","container-title":"Journal of Affective Disorders","DOI":"10.1016/j.jad.2005.05.011","ISSN":"0165-0327","issue":"2","language":"en","license":"https://www.elsevier.com/tdm/userlicense/1.0/","note":"publisher: Elsevier BV","page":"217-233","source":"Crossref","title":"The HCL-32: Towards a self-assessment tool for hypomanic symptoms in outpatients","title-short":"The HCL-32","volume":"88","author":[{"family":"Angst","given":"J"},{"family":"Adolfsson","given":"R"},{"family":"Benazzi","given":"F"},{"family":"Gamma","given":"A"},{"family":"Hantouche","given":"E"},{"family":"Meyer","given":"T"},{"family":"Skeppar","given":"P"},{"family":"Vieta","given":"E"},{"family":"Scott","given":"J"}],"issued":{"date-parts":[["2005",10]]}}}],"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Angst et al., 2005)</w:t>
            </w:r>
            <w:r w:rsidRPr="003E6428">
              <w:rPr>
                <w:rFonts w:ascii="Arial" w:hAnsi="Arial" w:cs="Arial"/>
                <w:sz w:val="20"/>
                <w:szCs w:val="20"/>
                <w:lang w:val="en-US"/>
              </w:rPr>
              <w:fldChar w:fldCharType="end"/>
            </w:r>
          </w:p>
        </w:tc>
        <w:tc>
          <w:tcPr>
            <w:tcW w:w="1061" w:type="dxa"/>
          </w:tcPr>
          <w:p w14:paraId="25C280F2" w14:textId="0DEB48D6" w:rsidR="00A1625C"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31D98780" w14:textId="63D8AD39" w:rsidR="00A1625C"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056" w:type="dxa"/>
          </w:tcPr>
          <w:p w14:paraId="01300D33" w14:textId="10B17D5A" w:rsidR="00A1625C" w:rsidRPr="003E6428" w:rsidRDefault="001E5D7C" w:rsidP="00163B49">
            <w:pPr>
              <w:jc w:val="center"/>
              <w:rPr>
                <w:rFonts w:ascii="Arial" w:hAnsi="Arial" w:cs="Arial"/>
                <w:sz w:val="20"/>
                <w:szCs w:val="20"/>
                <w:lang w:val="en-GB"/>
              </w:rPr>
            </w:pPr>
            <w:r w:rsidRPr="003E6428">
              <w:rPr>
                <w:rFonts w:ascii="Arial" w:hAnsi="Arial" w:cs="Arial"/>
                <w:sz w:val="20"/>
                <w:szCs w:val="20"/>
                <w:lang w:val="en-GB"/>
              </w:rPr>
              <w:t>B1</w:t>
            </w:r>
          </w:p>
        </w:tc>
      </w:tr>
      <w:tr w:rsidR="00286B27" w:rsidRPr="003E6428" w14:paraId="7662A3F5" w14:textId="77777777" w:rsidTr="00072300">
        <w:tc>
          <w:tcPr>
            <w:tcW w:w="2782" w:type="dxa"/>
            <w:vAlign w:val="center"/>
          </w:tcPr>
          <w:p w14:paraId="013D6189" w14:textId="2596A187" w:rsidR="00163B49" w:rsidRPr="003E6428" w:rsidRDefault="00163B49"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Difficulties in Emotion Regulation Scale - Short Form (DERS-SF)</w:t>
            </w:r>
            <w:r w:rsidR="00921147" w:rsidRPr="003E6428">
              <w:rPr>
                <w:rFonts w:ascii="Arial" w:hAnsi="Arial" w:cs="Arial"/>
                <w:sz w:val="20"/>
                <w:szCs w:val="20"/>
                <w:lang w:val="en-US"/>
              </w:rPr>
              <w:t xml:space="preserve"> </w:t>
            </w:r>
          </w:p>
        </w:tc>
        <w:tc>
          <w:tcPr>
            <w:tcW w:w="1370" w:type="dxa"/>
            <w:vAlign w:val="center"/>
          </w:tcPr>
          <w:p w14:paraId="2AD37147" w14:textId="34833F53" w:rsidR="00163B49" w:rsidRPr="003E6428" w:rsidRDefault="009B734E"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Q6kUxYnQ","properties":{"formattedCitation":"(Ehring et al., 2008)","plainCitation":"(Ehring et al., 2008)","noteIndex":0},"citationItems":[{"id":907,"uris":["http://zotero.org/users/3433240/items/FUGFCYY4"],"itemData":{"id":907,"type":"article-journal","abstract":"There is evidence that depressed individuals show a more dysfunctional use of emotion regulation strategies than controls. Some authors have suggested that these deficits are not confined to the acute phase but are a risk factor for the development of recurrent depressive episodes. The study aimed to provide a preliminary test of this hypothesis by comparing 42 students with a history of depression to 42 matched controls using self-report questionnaires. In line with the hypotheses, past depression was related to higher levels of self-perceived emotion regulation difficulties, a more frequent use of dysfunctional emotion regulation strategies and a less frequent use of ‘putting things into perspective’ as a functional strategy. In exploratory analyses, the groups also differed in emotion acceptance and clarity. As a whole, the results provide preliminary support for the idea that depression vulnerability is related to deficits in emotion regulation.","container-title":"Personality and Individual Differences","DOI":"10.1016/j.paid.2008.01.013","ISSN":"0191-8869","issue":"7","journalAbbreviation":"Personality and Individual Differences","language":"en","page":"1574-1584","source":"ScienceDirect","title":"Characteristics of emotion regulation in recovered depressed versus never depressed individuals","volume":"44","author":[{"family":"Ehring","given":"Thomas"},{"family":"Fischer","given":"Silke"},{"family":"Schnülle","given":"Jewgenija"},{"family":"Bösterling","given":"Andrea"},{"family":"Tuschen-Caffier","given":"Brunna"}],"issued":{"date-parts":[["2008",5,1]]}}}],"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Ehring et al., 2008)</w:t>
            </w:r>
            <w:r w:rsidRPr="003E6428">
              <w:rPr>
                <w:rFonts w:ascii="Arial" w:hAnsi="Arial" w:cs="Arial"/>
                <w:sz w:val="20"/>
                <w:szCs w:val="20"/>
                <w:lang w:val="en-US"/>
              </w:rPr>
              <w:fldChar w:fldCharType="end"/>
            </w:r>
          </w:p>
        </w:tc>
        <w:tc>
          <w:tcPr>
            <w:tcW w:w="1434" w:type="dxa"/>
            <w:vAlign w:val="center"/>
          </w:tcPr>
          <w:p w14:paraId="0CAD8697" w14:textId="6E5FCD9C" w:rsidR="00163B49" w:rsidRPr="003E6428" w:rsidRDefault="00921147"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AE5825" w:rsidRPr="003E6428">
              <w:rPr>
                <w:rFonts w:ascii="Arial" w:hAnsi="Arial" w:cs="Arial"/>
                <w:sz w:val="20"/>
                <w:szCs w:val="20"/>
                <w:lang w:val="en-US"/>
              </w:rPr>
              <w:instrText xml:space="preserve"> ADDIN ZOTERO_ITEM CSL_CITATION {"citationID":"UFMwmmKX","properties":{"formattedCitation":"(Kaufman et al., 2016)","plainCitation":"(Kaufman et al., 2016)","noteIndex":0},"citationItems":[{"id":5575,"uris":["http://zotero.org/users/3433240/items/7R3TNJ2R"],"itemData":{"id":5575,"type":"article-journal","container-title":"Journal of psychopathology and behavioral assessment","ISSN":"0882-2689","page":"443-455","title":"The Difficulties in Emotion Regulation Scale Short Form (DERS-SF): Validation and replication in adolescent and adult samples","volume":"38","author":[{"family":"Kaufman","given":"Erin A."},{"family":"Xia","given":"Mengya"},{"family":"Fosco","given":"Gregory"},{"family":"Yaptangco","given":"Mona"},{"family":"Skidmore","given":"Chloe R."},{"family":"Crowell","given":"Sheila E."}],"issued":{"date-parts":[["2016"]]}}}],"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Kaufman et al., 2016)</w:t>
            </w:r>
            <w:r w:rsidRPr="003E6428">
              <w:rPr>
                <w:rFonts w:ascii="Arial" w:hAnsi="Arial" w:cs="Arial"/>
                <w:sz w:val="20"/>
                <w:szCs w:val="20"/>
                <w:lang w:val="en-US"/>
              </w:rPr>
              <w:fldChar w:fldCharType="end"/>
            </w:r>
          </w:p>
        </w:tc>
        <w:tc>
          <w:tcPr>
            <w:tcW w:w="1061" w:type="dxa"/>
          </w:tcPr>
          <w:p w14:paraId="78110D01" w14:textId="78FBD4B4"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412CE61F" w14:textId="3DC86541" w:rsidR="00163B49"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056" w:type="dxa"/>
          </w:tcPr>
          <w:p w14:paraId="72851424" w14:textId="19949F1F" w:rsidR="00163B49" w:rsidRPr="003E6428" w:rsidRDefault="001E5D7C" w:rsidP="00163B49">
            <w:pPr>
              <w:jc w:val="center"/>
              <w:rPr>
                <w:rFonts w:ascii="Arial" w:hAnsi="Arial" w:cs="Arial"/>
                <w:sz w:val="20"/>
                <w:szCs w:val="20"/>
                <w:lang w:val="en-GB"/>
              </w:rPr>
            </w:pPr>
            <w:r w:rsidRPr="003E6428">
              <w:rPr>
                <w:rFonts w:ascii="Arial" w:hAnsi="Arial" w:cs="Arial"/>
                <w:sz w:val="20"/>
                <w:szCs w:val="20"/>
                <w:lang w:val="en-GB"/>
              </w:rPr>
              <w:t>B1</w:t>
            </w:r>
          </w:p>
        </w:tc>
      </w:tr>
      <w:tr w:rsidR="00513A02" w:rsidRPr="003E6428" w14:paraId="5F3884B7" w14:textId="77777777" w:rsidTr="00072300">
        <w:tc>
          <w:tcPr>
            <w:tcW w:w="2782" w:type="dxa"/>
            <w:vAlign w:val="center"/>
          </w:tcPr>
          <w:p w14:paraId="51E4D54C" w14:textId="1EBF7B8E" w:rsidR="00A1625C" w:rsidRPr="003E6428" w:rsidRDefault="00A1625C"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WSAS</w:t>
            </w:r>
            <w:r w:rsidR="00513A02" w:rsidRPr="003E6428">
              <w:rPr>
                <w:rFonts w:ascii="Arial" w:hAnsi="Arial" w:cs="Arial"/>
                <w:sz w:val="20"/>
                <w:szCs w:val="20"/>
                <w:lang w:val="en-US"/>
              </w:rPr>
              <w:t xml:space="preserve"> (modified</w:t>
            </w:r>
            <w:r w:rsidR="00AE5825" w:rsidRPr="003E6428">
              <w:rPr>
                <w:rFonts w:ascii="Arial" w:hAnsi="Arial" w:cs="Arial"/>
                <w:sz w:val="20"/>
                <w:szCs w:val="20"/>
                <w:lang w:val="en-US"/>
              </w:rPr>
              <w:t xml:space="preserve">) </w:t>
            </w:r>
          </w:p>
        </w:tc>
        <w:tc>
          <w:tcPr>
            <w:tcW w:w="1370" w:type="dxa"/>
            <w:vAlign w:val="center"/>
          </w:tcPr>
          <w:p w14:paraId="52D7A976" w14:textId="6EA9DD5E" w:rsidR="009B734E" w:rsidRPr="003E6428" w:rsidRDefault="009B734E"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3QpUWZIw","properties":{"formattedCitation":"(Heissel et al., 2021)","plainCitation":"(Heissel et al., 2021)","noteIndex":0},"citationItems":[{"id":5566,"uris":["http://zotero.org/users/3433240/items/DDUF4V6G"],"itemData":{"id":5566,"type":"article-journal","container-title":"BMC health services research","ISSN":"1472-6963","issue":"1","page":"593","title":"Validation of the German version of the work and social adjustment scale in a sample of depressed patients","volume":"21","author":[{"family":"Heissel","given":"Andreas"},{"family":"Bollmann","given":"Julian"},{"family":"Kangas","given":"Maria"},{"family":"Abdulla","given":"K."},{"family":"Rapp","given":"Michael"},{"family":"Sanchez","given":"Alba"}],"issued":{"date-parts":[["2021"]]}}}],"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Heissel et al., 2021)</w:t>
            </w:r>
            <w:r w:rsidRPr="003E6428">
              <w:rPr>
                <w:rFonts w:ascii="Arial" w:hAnsi="Arial" w:cs="Arial"/>
                <w:sz w:val="20"/>
                <w:szCs w:val="20"/>
                <w:lang w:val="en-US"/>
              </w:rPr>
              <w:fldChar w:fldCharType="end"/>
            </w:r>
          </w:p>
        </w:tc>
        <w:tc>
          <w:tcPr>
            <w:tcW w:w="1434" w:type="dxa"/>
            <w:vAlign w:val="center"/>
          </w:tcPr>
          <w:p w14:paraId="368D0070" w14:textId="675CE058" w:rsidR="00A1625C" w:rsidRPr="003E6428" w:rsidRDefault="00AE5825"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8K3Ajubo","properties":{"formattedCitation":"(Mundt et al., 2002)","plainCitation":"(Mundt et al., 2002)","noteIndex":0},"citationItems":[{"id":5757,"uris":["http://zotero.org/users/3433240/items/KXWSUSM3"],"itemData":{"id":5757,"type":"article-journal","abstract":"Background Patients'perspectives concerning impaired functioning provide important information. Aims To evaluate the reliability and validity ofthe Work and Social Adjustment Scale (WSAS).\nMethod Data from two studies were analysed.Reliability analyses included internal scale consistency, test ^ retest and parallel forms.Convergent and criterion validities were examined with respectto disorder severity.\nResults Cronbach's a measure of internal scale consistency ranged from 0.70 to 0.94.Test ^ retest correlation was 0.73.Interactive voice response administrations of the WSAS gave correlations of 0.81and 0.86 with clinician interviews.Correlations of WSAS with severity of depression and obsessive ^ compulsive disorder symptoms were 0.76 and 0.61, respectively.The scores were sensitive to patient differences in disorder severity and treatment-related change.\nConclusions The WSAS is a simple, reliable and valid measure of impaired functioning.It is a sensitive and useful outcome measure offering the potential for readily interpretable comparisons across studies and disorders.","container-title":"British Journal of Psychiatry","DOI":"10.1192/bjp.180.5.461","ISSN":"0007-1250, 1472-1465","issue":"5","journalAbbreviation":"Br J Psychiatry","language":"en","license":"https://www.cambridge.org/core/terms","note":"publisher: Royal College of Psychiatrists","page":"461-464","source":"Crossref","title":"The Work and Social Adjustment Scale: a simple measure of impairment in functioning","title-short":"The Work and Social Adjustment Scale","volume":"180","author":[{"family":"Mundt","given":"James C."},{"family":"Marks","given":"Isaac M."},{"family":"Shear","given":"M. Katherine"},{"family":"Greist","given":"John M."}],"issued":{"date-parts":[["2002",5]]}}}],"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Mundt et al., 2002)</w:t>
            </w:r>
            <w:r w:rsidRPr="003E6428">
              <w:rPr>
                <w:rFonts w:ascii="Arial" w:hAnsi="Arial" w:cs="Arial"/>
                <w:sz w:val="20"/>
                <w:szCs w:val="20"/>
                <w:lang w:val="en-US"/>
              </w:rPr>
              <w:fldChar w:fldCharType="end"/>
            </w:r>
          </w:p>
        </w:tc>
        <w:tc>
          <w:tcPr>
            <w:tcW w:w="1061" w:type="dxa"/>
          </w:tcPr>
          <w:p w14:paraId="5A56AA18" w14:textId="7B38D4D8" w:rsidR="00A1625C"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49C839A7" w14:textId="7568BE82" w:rsidR="00A1625C"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056" w:type="dxa"/>
          </w:tcPr>
          <w:p w14:paraId="21589AD4" w14:textId="0BEEBEE3" w:rsidR="00A1625C" w:rsidRPr="003E6428" w:rsidRDefault="001E5D7C" w:rsidP="00163B49">
            <w:pPr>
              <w:jc w:val="center"/>
              <w:rPr>
                <w:rFonts w:ascii="Arial" w:hAnsi="Arial" w:cs="Arial"/>
                <w:sz w:val="20"/>
                <w:szCs w:val="20"/>
                <w:lang w:val="en-GB"/>
              </w:rPr>
            </w:pPr>
            <w:r w:rsidRPr="003E6428">
              <w:rPr>
                <w:rFonts w:ascii="Arial" w:hAnsi="Arial" w:cs="Arial"/>
                <w:sz w:val="20"/>
                <w:szCs w:val="20"/>
                <w:lang w:val="en-GB"/>
              </w:rPr>
              <w:t>B1</w:t>
            </w:r>
          </w:p>
        </w:tc>
      </w:tr>
      <w:tr w:rsidR="00286B27" w:rsidRPr="003E6428" w14:paraId="255295AE" w14:textId="77777777" w:rsidTr="00EC6DA1">
        <w:tc>
          <w:tcPr>
            <w:tcW w:w="2782" w:type="dxa"/>
            <w:vAlign w:val="center"/>
          </w:tcPr>
          <w:p w14:paraId="4138EA03" w14:textId="32F3C350"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Cognitive Emotional Regulation Questionnaire (CERQ) </w:t>
            </w:r>
          </w:p>
        </w:tc>
        <w:tc>
          <w:tcPr>
            <w:tcW w:w="1370" w:type="dxa"/>
            <w:vAlign w:val="center"/>
          </w:tcPr>
          <w:p w14:paraId="3F76403E" w14:textId="10F6E558" w:rsidR="00991D2B" w:rsidRPr="003E6428" w:rsidRDefault="009B734E"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NC92g3Cw","properties":{"formattedCitation":"(Loch et al., 2011)","plainCitation":"(Loch et al., 2011)","noteIndex":0},"citationItems":[{"id":4827,"uris":["http://zotero.org/groups/5847633/items/7FZ6GS8D"],"itemData":{"id":4827,"type":"article-journal","abstract":"Background: The Cognitive Emotion Regulation Questionnaire (CERQ; Garnefski, Kraaij &amp; Spinnhoven, 2001) consists of nine dimensions measuring cognitive emotion regulation. Objectives: A German adaptation was developed and its structure and reliability were tested. Furthermore its relationships with depressive symptoms and anxiety sensitivity were investigated. Method: The study was designed as a postal questionnaire survey. Of 3000 randomly contacted persons, 423 returned the questionnaire. The final sample comprised 414 participants. Anxiety sensitivity and depressive symptoms were measured with the ASI-3 and the PHQ-9. Results: The theoretical 9-factor-model could be satisfactorily replicated after reducing the number of items to three per factor. The correlation between the dysfunctional strategies and anxiety sensitivity and depressive symptoms exceeded those between the functional ones and psychopathology. The strongest associations were found with Catastrophizing, Self-Blame, Rumination, Positive Reappraisal and Positive Refocusing, the weakest appeared with Refocusing on Planning. Conclusion: The theoretical 9-factor-strucure could be confirmed for the German CERQ. It also proofed to have good reliability. Its correlation to anxiety sensitivity and depression are similar to those of the original. Although further investigation is needed, especially in terms of construct validity, the CERQ appears as an appropriate instrument for further research on emotion regulation.","container-title":"Zeitschrift für Klinische Psychologie und Psychotherapie","DOI":"10.1026/1616-3443/a000079","ISSN":"1616-3443, 2190-6297","issue":"2","journalAbbreviation":"Zeitschrift für Klinische Psychologie und Psychotherapie","language":"de","page":"94-106","source":"DOI.org (Crossref)","title":"Der Cognitive Emotion Regulation Questionnaire (CERQ): Erste teststatistische Überprüfung einer deutschen Adaption","title-short":"Der Cognitive Emotion Regulation Questionnaire (CERQ)","volume":"40","author":[{"family":"Loch","given":"Noelle"},{"family":"Hiller","given":"Wolfgang"},{"family":"Witthöft","given":"Michael"}],"issued":{"date-parts":[["2011",4]]}}}],"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Loch et al., 2011)</w:t>
            </w:r>
            <w:r w:rsidRPr="003E6428">
              <w:rPr>
                <w:rFonts w:ascii="Arial" w:hAnsi="Arial" w:cs="Arial"/>
                <w:sz w:val="20"/>
                <w:szCs w:val="20"/>
                <w:lang w:val="en-US"/>
              </w:rPr>
              <w:fldChar w:fldCharType="end"/>
            </w:r>
          </w:p>
        </w:tc>
        <w:tc>
          <w:tcPr>
            <w:tcW w:w="1434" w:type="dxa"/>
            <w:vAlign w:val="center"/>
          </w:tcPr>
          <w:p w14:paraId="368B6B7B" w14:textId="47B38C72" w:rsidR="00991D2B" w:rsidRPr="003E6428" w:rsidRDefault="00AE5825"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hfbPKMWK","properties":{"formattedCitation":"(Garnefski &amp; Kraaij, 2006)","plainCitation":"(Garnefski &amp; Kraaij, 2006)","noteIndex":0},"citationItems":[{"id":5559,"uris":["http://zotero.org/users/3433240/items/MKR3W4EH"],"itemData":{"id":5559,"type":"article-journal","container-title":"Personality and individual differences","ISSN":"0191-8869","issue":"6","page":"1045-1053","title":"Cognitive emotion regulation questionnaire–development of a short 18-item version (CERQ-short)","volume":"41","author":[{"family":"Garnefski","given":"Nadia"},{"family":"Kraaij","given":"Vivian"}],"issued":{"date-parts":[["2006"]]}}}],"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Garnefski &amp; Kraaij, 2006)</w:t>
            </w:r>
            <w:r w:rsidRPr="003E6428">
              <w:rPr>
                <w:rFonts w:ascii="Arial" w:hAnsi="Arial" w:cs="Arial"/>
                <w:sz w:val="20"/>
                <w:szCs w:val="20"/>
                <w:lang w:val="en-US"/>
              </w:rPr>
              <w:fldChar w:fldCharType="end"/>
            </w:r>
            <w:r w:rsidRPr="003E6428">
              <w:rPr>
                <w:rFonts w:ascii="Arial" w:hAnsi="Arial" w:cs="Arial"/>
                <w:sz w:val="20"/>
                <w:szCs w:val="20"/>
                <w:lang w:val="en-US"/>
              </w:rPr>
              <w:t xml:space="preserve"> </w:t>
            </w:r>
            <w:r w:rsidR="00513A02" w:rsidRPr="003E6428">
              <w:rPr>
                <w:rFonts w:ascii="Arial" w:hAnsi="Arial" w:cs="Arial"/>
                <w:sz w:val="20"/>
                <w:szCs w:val="20"/>
                <w:lang w:val="en-US"/>
              </w:rPr>
              <w:t>C1</w:t>
            </w:r>
            <w:r w:rsidR="00072300" w:rsidRPr="003E6428">
              <w:rPr>
                <w:rFonts w:ascii="Arial" w:hAnsi="Arial" w:cs="Arial"/>
                <w:sz w:val="20"/>
                <w:szCs w:val="20"/>
                <w:lang w:val="en-US"/>
              </w:rPr>
              <w:t xml:space="preserve"> additional items 19-20</w:t>
            </w:r>
          </w:p>
        </w:tc>
        <w:tc>
          <w:tcPr>
            <w:tcW w:w="1061" w:type="dxa"/>
            <w:shd w:val="clear" w:color="auto" w:fill="auto"/>
          </w:tcPr>
          <w:p w14:paraId="1DA7292C" w14:textId="4CA23D02" w:rsidR="006A1DB6" w:rsidRPr="003E6428" w:rsidRDefault="001E5D7C" w:rsidP="007F2991">
            <w:pPr>
              <w:jc w:val="center"/>
              <w:rPr>
                <w:rFonts w:ascii="Arial" w:hAnsi="Arial" w:cs="Arial"/>
                <w:sz w:val="20"/>
                <w:szCs w:val="20"/>
                <w:lang w:val="en-US"/>
              </w:rPr>
            </w:pPr>
            <w:r w:rsidRPr="003E6428">
              <w:rPr>
                <w:rFonts w:ascii="Arial" w:hAnsi="Arial" w:cs="Arial"/>
                <w:sz w:val="20"/>
                <w:szCs w:val="20"/>
                <w:lang w:val="en-US"/>
              </w:rPr>
              <w:t>B1</w:t>
            </w:r>
          </w:p>
        </w:tc>
        <w:tc>
          <w:tcPr>
            <w:tcW w:w="1359" w:type="dxa"/>
          </w:tcPr>
          <w:p w14:paraId="30E34E82" w14:textId="415897F9"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1B479CAF" w14:textId="68A7544C"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50B058EF" w14:textId="77777777" w:rsidTr="00072300">
        <w:tc>
          <w:tcPr>
            <w:tcW w:w="2782" w:type="dxa"/>
            <w:vAlign w:val="center"/>
          </w:tcPr>
          <w:p w14:paraId="6C44FF36" w14:textId="18544898"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Personality Inventory for DSM-5- Brief Form Plus (PID-5-BF+) </w:t>
            </w:r>
          </w:p>
        </w:tc>
        <w:tc>
          <w:tcPr>
            <w:tcW w:w="1370" w:type="dxa"/>
            <w:vAlign w:val="center"/>
          </w:tcPr>
          <w:p w14:paraId="2DFFB401" w14:textId="2956E2A3" w:rsidR="00991D2B" w:rsidRPr="003E6428" w:rsidRDefault="002B13BB" w:rsidP="007F2991">
            <w:pPr>
              <w:autoSpaceDE w:val="0"/>
              <w:autoSpaceDN w:val="0"/>
              <w:adjustRightInd w:val="0"/>
              <w:ind w:right="114"/>
              <w:jc w:val="center"/>
              <w:rPr>
                <w:rFonts w:ascii="Arial" w:hAnsi="Arial" w:cs="Arial"/>
                <w:sz w:val="20"/>
                <w:szCs w:val="20"/>
              </w:rPr>
            </w:pPr>
            <w:r w:rsidRPr="003E6428">
              <w:rPr>
                <w:rFonts w:ascii="Arial" w:hAnsi="Arial" w:cs="Arial"/>
                <w:sz w:val="20"/>
                <w:szCs w:val="20"/>
                <w:lang w:val="en-US"/>
              </w:rPr>
              <w:fldChar w:fldCharType="begin"/>
            </w:r>
            <w:r w:rsidRPr="003E6428">
              <w:rPr>
                <w:rFonts w:ascii="Arial" w:hAnsi="Arial" w:cs="Arial"/>
                <w:sz w:val="20"/>
                <w:szCs w:val="20"/>
              </w:rPr>
              <w:instrText xml:space="preserve"> ADDIN ZOTERO_ITEM CSL_CITATION {"citationID":"Gh2XvBJh","properties":{"formattedCitation":"(Bach et al., 2020)","plainCitation":"(Bach et al., 2020)","dontUpdate":true,"noteIndex":0},"citationItems":[{"id":5548,"uris":["http://zotero.org/users/3433240/items/SXNMLQB6"],"itemData":{"id":5548,"type":"article-journal","container-title":"Psychopathology","ISSN":"0254-4962","issue":"3-4","page":"179-188","title":"International assessment of DSM-5 and ICD-11 personality disorder traits: toward a common nosology in DSM-5.1","volume":"53","author":[{"family":"Bach","given":"Bo"},{"family":"Kerber","given":"André"},{"family":"Aluja","given":"Anton"},{"family":"Bastiaens","given":"Tim"},{"family":"Keeley","given":"Jared W."},{"family":"Claes","given":"Laurence"},{"family":"Fossati","given":"Andrea"},{"family":"Gutierrez","given":"Fernando"},{"family":"Oliveira","given":"Sérgio ES"},{"family":"Pires","given":"Rute"}],"issued":{"date-parts":[["2020"]]}}}],"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Bach et al., 2020</w:t>
            </w:r>
            <w:r w:rsidRPr="003E6428">
              <w:rPr>
                <w:rFonts w:ascii="Arial" w:hAnsi="Arial" w:cs="Arial"/>
                <w:sz w:val="20"/>
                <w:szCs w:val="20"/>
                <w:lang w:val="en-US"/>
              </w:rPr>
              <w:fldChar w:fldCharType="end"/>
            </w:r>
            <w:r w:rsidRPr="003E6428">
              <w:rPr>
                <w:rFonts w:ascii="Arial" w:hAnsi="Arial" w:cs="Arial"/>
                <w:sz w:val="20"/>
                <w:szCs w:val="20"/>
                <w:lang w:val="en-US"/>
              </w:rPr>
              <w:fldChar w:fldCharType="begin"/>
            </w:r>
            <w:r w:rsidRPr="003E6428">
              <w:rPr>
                <w:rFonts w:ascii="Arial" w:hAnsi="Arial" w:cs="Arial"/>
                <w:sz w:val="20"/>
                <w:szCs w:val="20"/>
              </w:rPr>
              <w:instrText xml:space="preserve"> ADDIN ZOTERO_ITEM CSL_CITATION {"citationID":"G4XaEGLe","properties":{"formattedCitation":"(Kerber et al., 2022)","plainCitation":"(Kerber et al., 2022)","dontUpdate":true,"noteIndex":0},"citationItems":[{"id":5576,"uris":["http://zotero.org/users/3433240/items/Y6HYUXS8"],"itemData":{"id":5576,"type":"article-journal","container-title":"Assessment","ISSN":"1073-1911","issue":"3","page":"467-487","title":"Development of a short and ICD-11 compatible measure for DSM-5 maladaptive personality traits using ant colony optimization algorithms","volume":"29","author":[{"family":"Kerber","given":"André"},{"family":"Schultze","given":"Martin"},{"family":"Müller","given":"Steffen"},{"family":"Rühling","given":"Rosa Maria"},{"family":"Wright","given":"Aidan GC"},{"family":"Spitzer","given":"Carsten"},{"family":"Krueger","given":"Robert F."},{"family":"Knaevelsrud","given":"Christine"},{"family":"Zimmermann","given":"Johannes"}],"issued":{"date-parts":[["2022"]]}}}],"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 Kerber et al., 2022)</w:t>
            </w:r>
            <w:r w:rsidRPr="003E6428">
              <w:rPr>
                <w:rFonts w:ascii="Arial" w:hAnsi="Arial" w:cs="Arial"/>
                <w:sz w:val="20"/>
                <w:szCs w:val="20"/>
                <w:lang w:val="en-US"/>
              </w:rPr>
              <w:fldChar w:fldCharType="end"/>
            </w:r>
          </w:p>
        </w:tc>
        <w:tc>
          <w:tcPr>
            <w:tcW w:w="1434" w:type="dxa"/>
            <w:vAlign w:val="center"/>
          </w:tcPr>
          <w:p w14:paraId="45A947BB" w14:textId="0628FD54" w:rsidR="00991D2B" w:rsidRPr="003E6428" w:rsidRDefault="002B13BB" w:rsidP="007F2991">
            <w:pPr>
              <w:autoSpaceDE w:val="0"/>
              <w:autoSpaceDN w:val="0"/>
              <w:adjustRightInd w:val="0"/>
              <w:ind w:right="114"/>
              <w:jc w:val="center"/>
              <w:rPr>
                <w:rFonts w:ascii="Arial" w:hAnsi="Arial" w:cs="Arial"/>
                <w:sz w:val="20"/>
                <w:szCs w:val="20"/>
              </w:rPr>
            </w:pPr>
            <w:r w:rsidRPr="003E6428">
              <w:rPr>
                <w:rFonts w:ascii="Arial" w:hAnsi="Arial" w:cs="Arial"/>
                <w:sz w:val="20"/>
                <w:szCs w:val="20"/>
                <w:lang w:val="en-US"/>
              </w:rPr>
              <w:fldChar w:fldCharType="begin"/>
            </w:r>
            <w:r w:rsidRPr="003E6428">
              <w:rPr>
                <w:rFonts w:ascii="Arial" w:hAnsi="Arial" w:cs="Arial"/>
                <w:sz w:val="20"/>
                <w:szCs w:val="20"/>
              </w:rPr>
              <w:instrText xml:space="preserve"> ADDIN ZOTERO_ITEM CSL_CITATION {"citationID":"b3ZldiR5","properties":{"formattedCitation":"(Bach et al., 2020)","plainCitation":"(Bach et al., 2020)","dontUpdate":true,"noteIndex":0},"citationItems":[{"id":5548,"uris":["http://zotero.org/users/3433240/items/SXNMLQB6"],"itemData":{"id":5548,"type":"article-journal","container-title":"Psychopathology","ISSN":"0254-4962","issue":"3-4","page":"179-188","title":"International assessment of DSM-5 and ICD-11 personality disorder traits: toward a common nosology in DSM-5.1","volume":"53","author":[{"family":"Bach","given":"Bo"},{"family":"Kerber","given":"André"},{"family":"Aluja","given":"Anton"},{"family":"Bastiaens","given":"Tim"},{"family":"Keeley","given":"Jared W."},{"family":"Claes","given":"Laurence"},{"family":"Fossati","given":"Andrea"},{"family":"Gutierrez","given":"Fernando"},{"family":"Oliveira","given":"Sérgio ES"},{"family":"Pires","given":"Rute"}],"issued":{"date-parts":[["2020"]]}}}],"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Bach et al., 2020</w:t>
            </w:r>
            <w:r w:rsidRPr="003E6428">
              <w:rPr>
                <w:rFonts w:ascii="Arial" w:hAnsi="Arial" w:cs="Arial"/>
                <w:sz w:val="20"/>
                <w:szCs w:val="20"/>
                <w:lang w:val="en-US"/>
              </w:rPr>
              <w:fldChar w:fldCharType="end"/>
            </w:r>
            <w:r w:rsidRPr="003E6428">
              <w:rPr>
                <w:rFonts w:ascii="Arial" w:hAnsi="Arial" w:cs="Arial"/>
                <w:sz w:val="20"/>
                <w:szCs w:val="20"/>
                <w:lang w:val="en-US"/>
              </w:rPr>
              <w:fldChar w:fldCharType="begin"/>
            </w:r>
            <w:r w:rsidRPr="003E6428">
              <w:rPr>
                <w:rFonts w:ascii="Arial" w:hAnsi="Arial" w:cs="Arial"/>
                <w:sz w:val="20"/>
                <w:szCs w:val="20"/>
              </w:rPr>
              <w:instrText xml:space="preserve"> ADDIN ZOTERO_ITEM CSL_CITATION {"citationID":"aYuavLc3","properties":{"formattedCitation":"(Kerber et al., 2022)","plainCitation":"(Kerber et al., 2022)","dontUpdate":true,"noteIndex":0},"citationItems":[{"id":5576,"uris":["http://zotero.org/users/3433240/items/Y6HYUXS8"],"itemData":{"id":5576,"type":"article-journal","container-title":"Assessment","ISSN":"1073-1911","issue":"3","page":"467-487","title":"Development of a short and ICD-11 compatible measure for DSM-5 maladaptive personality traits using ant colony optimization algorithms","volume":"29","author":[{"family":"Kerber","given":"André"},{"family":"Schultze","given":"Martin"},{"family":"Müller","given":"Steffen"},{"family":"Rühling","given":"Rosa Maria"},{"family":"Wright","given":"Aidan GC"},{"family":"Spitzer","given":"Carsten"},{"family":"Krueger","given":"Robert F."},{"family":"Knaevelsrud","given":"Christine"},{"family":"Zimmermann","given":"Johannes"}],"issued":{"date-parts":[["2022"]]}}}],"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 Kerber et al., 2022)</w:t>
            </w:r>
            <w:r w:rsidRPr="003E6428">
              <w:rPr>
                <w:rFonts w:ascii="Arial" w:hAnsi="Arial" w:cs="Arial"/>
                <w:sz w:val="20"/>
                <w:szCs w:val="20"/>
                <w:lang w:val="en-US"/>
              </w:rPr>
              <w:fldChar w:fldCharType="end"/>
            </w:r>
          </w:p>
        </w:tc>
        <w:tc>
          <w:tcPr>
            <w:tcW w:w="1061" w:type="dxa"/>
          </w:tcPr>
          <w:p w14:paraId="0A31A1B6" w14:textId="2D618E2F" w:rsidR="00991D2B" w:rsidRPr="003E6428" w:rsidRDefault="00286B27" w:rsidP="007F2991">
            <w:pPr>
              <w:jc w:val="center"/>
              <w:rPr>
                <w:rFonts w:ascii="Arial" w:hAnsi="Arial" w:cs="Arial"/>
                <w:sz w:val="20"/>
                <w:szCs w:val="20"/>
                <w:lang w:val="en-GB"/>
              </w:rPr>
            </w:pPr>
            <w:r w:rsidRPr="003E6428">
              <w:rPr>
                <w:rFonts w:ascii="Arial" w:hAnsi="Arial" w:cs="Arial"/>
                <w:sz w:val="20"/>
                <w:szCs w:val="20"/>
                <w:lang w:val="en-GB"/>
              </w:rPr>
              <w:fldChar w:fldCharType="begin"/>
            </w:r>
            <w:r w:rsidR="00871585" w:rsidRPr="003E6428">
              <w:rPr>
                <w:rFonts w:ascii="Arial" w:hAnsi="Arial" w:cs="Arial"/>
                <w:sz w:val="20"/>
                <w:szCs w:val="20"/>
                <w:lang w:val="en-GB"/>
              </w:rPr>
              <w:instrText xml:space="preserve"> ADDIN EN.CITE &lt;EndNote&gt;&lt;Cite&gt;&lt;Author&gt;Çökmüş&lt;/Author&gt;&lt;Year&gt;2018&lt;/Year&gt;&lt;RecNum&gt;308&lt;/RecNum&gt;&lt;DisplayText&gt;(Çökmüş et al., 2018)&lt;/DisplayText&gt;&lt;record&gt;&lt;rec-number&gt;308&lt;/rec-number&gt;&lt;foreign-keys&gt;&lt;key app="EN" db-id="ex52txvfc02peteexa95wfzbxpztf522srav" timestamp="1751620482" guid="6e6a0e57-5dd0-4d0d-b8f1-de3c6f79d690"&gt;308&lt;/key&gt;&lt;/foreign-keys&gt;&lt;ref-type name="Journal Article"&gt;17&lt;/ref-type&gt;&lt;contributors&gt;&lt;authors&gt;&lt;author&gt;Çökmüş, Fikret Poyraz&lt;/author&gt;&lt;author&gt;Yüzeren, Serra&lt;/author&gt;&lt;author&gt;Dikici, Didem Sücüllüoğlu&lt;/author&gt;&lt;author&gt;Aydın, Orkun&lt;/author&gt;&lt;author&gt;Aydın, Pınar Ünal&lt;/author&gt;&lt;author&gt;Akdeniz, Fatma&lt;/author&gt;&lt;author&gt;Öztekin, Siğnem&lt;/author&gt;&lt;author&gt;Çöldür, Emine Özge&lt;/author&gt;&lt;author&gt;Balıkçı, Kuzeymen&lt;/author&gt;&lt;author&gt;Köroğlu, Ertuğrul&lt;/author&gt;&lt;/authors&gt;&lt;/contributors&gt;&lt;titles&gt;&lt;title&gt;Reliability and validity of Turkish form of the personality inventory for DSM-5 (PID-5) adult version&lt;/title&gt;&lt;secondary-title&gt;Psychiatry and Clinical Psychopharmacology&lt;/secondary-title&gt;&lt;/titles&gt;&lt;periodical&gt;&lt;full-title&gt;Psychiatry and Clinical Psychopharmacology&lt;/full-title&gt;&lt;/periodical&gt;&lt;pages&gt;29-29&lt;/pages&gt;&lt;volume&gt;28&lt;/volume&gt;&lt;dates&gt;&lt;year&gt;2018&lt;/year&gt;&lt;/dates&gt;&lt;isbn&gt;2475-0573&lt;/isbn&gt;&lt;urls&gt;&lt;/urls&gt;&lt;/record&gt;&lt;/Cite&gt;&lt;/EndNote&gt;</w:instrText>
            </w:r>
            <w:r w:rsidRPr="003E6428">
              <w:rPr>
                <w:rFonts w:ascii="Arial" w:hAnsi="Arial" w:cs="Arial"/>
                <w:sz w:val="20"/>
                <w:szCs w:val="20"/>
                <w:lang w:val="en-GB"/>
              </w:rPr>
              <w:fldChar w:fldCharType="separate"/>
            </w:r>
            <w:r w:rsidRPr="003E6428">
              <w:rPr>
                <w:rFonts w:ascii="Arial" w:hAnsi="Arial" w:cs="Arial"/>
                <w:noProof/>
                <w:sz w:val="20"/>
                <w:szCs w:val="20"/>
                <w:lang w:val="en-GB"/>
              </w:rPr>
              <w:t>(Çökmüş et al., 2018)</w:t>
            </w:r>
            <w:r w:rsidRPr="003E6428">
              <w:rPr>
                <w:rFonts w:ascii="Arial" w:hAnsi="Arial" w:cs="Arial"/>
                <w:sz w:val="20"/>
                <w:szCs w:val="20"/>
                <w:lang w:val="en-GB"/>
              </w:rPr>
              <w:fldChar w:fldCharType="end"/>
            </w:r>
          </w:p>
        </w:tc>
        <w:tc>
          <w:tcPr>
            <w:tcW w:w="1359" w:type="dxa"/>
          </w:tcPr>
          <w:p w14:paraId="2D156F40" w14:textId="2CBC98D7" w:rsidR="00991D2B" w:rsidRPr="003E6428" w:rsidRDefault="00513A02"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2A59C391" w14:textId="6E929119"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1867364F" w14:textId="77777777" w:rsidTr="00072300">
        <w:tc>
          <w:tcPr>
            <w:tcW w:w="2782" w:type="dxa"/>
            <w:vAlign w:val="center"/>
          </w:tcPr>
          <w:p w14:paraId="185098B3" w14:textId="64B0B270"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Level of Personality Functioning Scale-Brief Form 2.0</w:t>
            </w:r>
            <w:r w:rsidR="00A1625C" w:rsidRPr="003E6428">
              <w:rPr>
                <w:rFonts w:ascii="Arial" w:hAnsi="Arial" w:cs="Arial"/>
                <w:sz w:val="20"/>
                <w:szCs w:val="20"/>
                <w:lang w:val="en-US"/>
              </w:rPr>
              <w:t xml:space="preserve"> </w:t>
            </w:r>
            <w:r w:rsidR="00974726" w:rsidRPr="003E6428">
              <w:rPr>
                <w:rFonts w:ascii="Arial" w:hAnsi="Arial" w:cs="Arial"/>
                <w:sz w:val="20"/>
                <w:szCs w:val="20"/>
                <w:lang w:val="en-US"/>
              </w:rPr>
              <w:t>(</w:t>
            </w:r>
            <w:r w:rsidR="00A1625C" w:rsidRPr="003E6428">
              <w:rPr>
                <w:rFonts w:ascii="Arial" w:hAnsi="Arial" w:cs="Arial"/>
                <w:sz w:val="20"/>
                <w:szCs w:val="20"/>
                <w:lang w:val="en-US"/>
              </w:rPr>
              <w:t>LPFS-BF</w:t>
            </w:r>
            <w:r w:rsidRPr="003E6428">
              <w:rPr>
                <w:rFonts w:ascii="Arial" w:hAnsi="Arial" w:cs="Arial"/>
                <w:sz w:val="20"/>
                <w:szCs w:val="20"/>
                <w:lang w:val="en-US"/>
              </w:rPr>
              <w:t xml:space="preserve"> </w:t>
            </w: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EN.CITE &lt;EndNote&gt;&lt;Cite&gt;&lt;Author&gt;Bach&lt;/Author&gt;&lt;Year&gt;2018&lt;/Year&gt;&lt;RecNum&gt;124&lt;/RecNum&gt;&lt;DisplayText&gt;(Bach &amp;amp; Hutsebaut, 2018)&lt;/DisplayText&gt;&lt;record&gt;&lt;rec-number&gt;124&lt;/rec-number&gt;&lt;foreign-keys&gt;&lt;key app="EN" db-id="ex52txvfc02peteexa95wfzbxpztf522srav" timestamp="1721999288" guid="d3e74a4b-6c3e-471b-b823-6198aa18ad06"&gt;124&lt;/key&gt;&lt;/foreign-keys&gt;&lt;ref-type name="Journal Article"&gt;17&lt;/ref-type&gt;&lt;contributors&gt;&lt;authors&gt;&lt;author&gt;Bach, Bo&lt;/author&gt;&lt;author&gt;Hutsebaut, Joost&lt;/author&gt;&lt;/authors&gt;&lt;/contributors&gt;&lt;titles&gt;&lt;title&gt;Level of Personality Functioning Scale–Brief Form 2.0: Utility in capturing personality problems in psychiatric outpatients and incarcerated addicts&lt;/title&gt;&lt;secondary-title&gt;Journal of Personality Assessment&lt;/secondary-title&gt;&lt;/titles&gt;&lt;periodical&gt;&lt;full-title&gt;Journal of Personality Assessment&lt;/full-title&gt;&lt;/periodical&gt;&lt;pages&gt;660-670&lt;/pages&gt;&lt;volume&gt;100&lt;/volume&gt;&lt;number&gt;6&lt;/number&gt;&lt;dates&gt;&lt;year&gt;2018&lt;/year&gt;&lt;/dates&gt;&lt;isbn&gt;0022-3891&lt;/isbn&gt;&lt;urls&gt;&lt;/urls&gt;&lt;/record&gt;&lt;/Cite&gt;&lt;/EndNote&gt;</w:instrText>
            </w:r>
            <w:r w:rsidRPr="003E6428">
              <w:rPr>
                <w:rFonts w:ascii="Arial" w:hAnsi="Arial" w:cs="Arial"/>
                <w:sz w:val="20"/>
                <w:szCs w:val="20"/>
                <w:lang w:val="en-US"/>
              </w:rPr>
              <w:fldChar w:fldCharType="separate"/>
            </w:r>
            <w:r w:rsidR="00C47D2E" w:rsidRPr="003E6428" w:rsidDel="00C47D2E">
              <w:rPr>
                <w:rFonts w:ascii="Arial" w:hAnsi="Arial" w:cs="Arial"/>
                <w:noProof/>
                <w:sz w:val="20"/>
                <w:szCs w:val="20"/>
                <w:lang w:val="en-US"/>
              </w:rPr>
              <w:t xml:space="preserve"> </w:t>
            </w:r>
            <w:r w:rsidRPr="003E6428">
              <w:rPr>
                <w:rFonts w:ascii="Arial" w:hAnsi="Arial" w:cs="Arial"/>
                <w:sz w:val="20"/>
                <w:szCs w:val="20"/>
                <w:lang w:val="en-US"/>
              </w:rPr>
              <w:fldChar w:fldCharType="end"/>
            </w:r>
            <w:r w:rsidR="00974726" w:rsidRPr="003E6428">
              <w:rPr>
                <w:rFonts w:ascii="Arial" w:hAnsi="Arial" w:cs="Arial"/>
                <w:sz w:val="20"/>
                <w:szCs w:val="20"/>
                <w:lang w:val="en-US"/>
              </w:rPr>
              <w:t>2.0)</w:t>
            </w:r>
          </w:p>
        </w:tc>
        <w:tc>
          <w:tcPr>
            <w:tcW w:w="1370" w:type="dxa"/>
            <w:vAlign w:val="center"/>
          </w:tcPr>
          <w:p w14:paraId="66FED6A1" w14:textId="3DA30A50" w:rsidR="00991D2B" w:rsidRPr="003E6428" w:rsidRDefault="002B13BB"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i02HgRda","properties":{"formattedCitation":"(Spitzer et al., 2021)","plainCitation":"(Spitzer et al., 2021)","noteIndex":0},"citationItems":[{"id":5763,"uris":["http://zotero.org/users/3433240/items/JC5SGCGG"],"itemData":{"id":5763,"type":"article-journal","abstract":"Das alternative DSM-5-Modell der Persönlichkeitsstörungen definiert als Kernmerkmal aller Persönlichkeitsstörungen das Funktionsniveau der Persönlichkeit, das wiederum über Probleme mit dem Selbst (Selbstpathologie) und Probleme im zwischenmenschlichen Bereich (interpersonale Pathologie) operationalisiert wird. Als kurzes Selbstbeurteilungsverfahren zur Diagnostik des Funktionsniveaus der Persönlichkeit ist die 12 Items umfassende Level of Personality Functioning Scale-Brief Form 2.0 (LPFS-BF) von einer niederländischen Arbeitsgruppe entwickelt worden. In dieser Studie wurde die deutsche Version der LPFS-BF erstmals an einer großen und repräsentativen Allgemeinbevölkerungsstichprobe (n=2470) sowie einer zweiten nicht-klinischen Stichprobe (n=849) auf ihre Faktorenstruktur und konvergente Validität hin psychometrisch evaluiert und auch normiert. In beiden Stichproben konnte mittels konfirmatorischer Faktorenanalyse die theoretisch postulierte und im Original empirisch bestätigte Zwei-Faktoren-Struktur (d. h. Selbst- und interpersonale Pathologie) mit akzeptabler Anpassungsgüte repliziert werden. Die Reliabilität der Gesamtskala sowie der beiden Subskalen (operationalisiert über die interne Konsistenz) war in beiden Stichproben hoch (McDonalds ω durchweg≥0,83). Als Hinweis auf eine zufriedenstellende konvergente Validität fanden sich hohe Korrelationen der deutschen Version der LPFS-BF mit anderen Verfahren zur Erfassung der Persönlichkeitspathologie (r≥0,72). Der Zusammenhang mit aktueller psychischer Belastung war ähnlich hoch. In der Allgemeinbevölkerung lagen der Durchschnittswert (T50) der Gesamtskala der LPFS-BF bei 15 und T70 bei 33. Auch wenn psychometrische Analysen zur deutschen LPFS-BF bei Patienten mit psychischen Störungen, insbesondere jenen mit Persönlichkeitsstörungen, ausstehen, kann das Verfahren aufgrund seiner Anwendungsökonomie zur orientierenden Erfassung des Funktionsniveaus der Persönlichkeit mit den Dimensionen der Selbst- und interpersonalen Pathologie empfohlen werden.","container-title":"PPmP - Psychotherapie · Psychosomatik · Medizinische Psychologie","DOI":"10.1055/a-1343-2396","ISSN":"0937-2032","language":"de","license":"Georg Thieme Verlag KG Rüdigerstraße 14, 70469 Stuttgart, Germany","note":"publisher: Georg Thieme Verlag KG","page":"284-293","source":"www.thieme-connect.com","title":"Die deutsche Version der Level of Personality Functioning Scale-Brief Form 2.0 (LPFS-BF): Faktorenstruktur, konvergente Validität und Normwerte in der Allgemeinbevölkerung","title-short":"Die deutsche Version der Level of Personality Functioning Scale-Brief Form 2.0 (LPFS-BF)","volume":"71","author":[{"family":"Spitzer","given":"Carsten"},{"family":"Müller","given":"Steffen"},{"family":"Kerber","given":"André"},{"family":"Hutsebaut","given":"Joost"},{"family":"Brähler","given":"Elmar"},{"family":"Zimmermann","given":"Johannes"}],"issued":{"date-parts":[["2021",3,10]]}}}],"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Spitzer et al., 2021)</w:t>
            </w:r>
            <w:r w:rsidRPr="003E6428">
              <w:rPr>
                <w:rFonts w:ascii="Arial" w:hAnsi="Arial" w:cs="Arial"/>
                <w:sz w:val="20"/>
                <w:szCs w:val="20"/>
                <w:lang w:val="en-US"/>
              </w:rPr>
              <w:fldChar w:fldCharType="end"/>
            </w:r>
          </w:p>
        </w:tc>
        <w:tc>
          <w:tcPr>
            <w:tcW w:w="1434" w:type="dxa"/>
            <w:vAlign w:val="center"/>
          </w:tcPr>
          <w:p w14:paraId="597CC2E4" w14:textId="1C4F7D72" w:rsidR="00991D2B" w:rsidRPr="003E6428" w:rsidRDefault="00AE5825"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EN.CITE &lt;EndNote&gt;&lt;Cite&gt;&lt;Author&gt;Bach&lt;/Author&gt;&lt;Year&gt;2018&lt;/Year&gt;&lt;RecNum&gt;124&lt;/RecNum&gt;&lt;DisplayText&gt;(Bach &amp;amp; Hutsebaut, 2018)&lt;/DisplayText&gt;&lt;record&gt;&lt;rec-number&gt;124&lt;/rec-number&gt;&lt;foreign-keys&gt;&lt;key app="EN" db-id="ex52txvfc02peteexa95wfzbxpztf522srav" timestamp="1721999288" guid="d3e74a4b-6c3e-471b-b823-6198aa18ad06"&gt;124&lt;/key&gt;&lt;/foreign-keys&gt;&lt;ref-type name="Journal Article"&gt;17&lt;/ref-type&gt;&lt;contributors&gt;&lt;authors&gt;&lt;author&gt;Bach, Bo&lt;/author&gt;&lt;author&gt;Hutsebaut, Joost&lt;/author&gt;&lt;/authors&gt;&lt;/contributors&gt;&lt;titles&gt;&lt;title&gt;Level of Personality Functioning Scale–Brief Form 2.0: Utility in capturing personality problems in psychiatric outpatients and incarcerated addicts&lt;/title&gt;&lt;secondary-title&gt;Journal of Personality Assessment&lt;/secondary-title&gt;&lt;/titles&gt;&lt;periodical&gt;&lt;full-title&gt;Journal of Personality Assessment&lt;/full-title&gt;&lt;/periodical&gt;&lt;pages&gt;660-670&lt;/pages&gt;&lt;volume&gt;100&lt;/volume&gt;&lt;number&gt;6&lt;/number&gt;&lt;dates&gt;&lt;year&gt;2018&lt;/year&gt;&lt;/dates&gt;&lt;isbn&gt;0022-3891&lt;/isbn&gt;&lt;urls&gt;&lt;/urls&gt;&lt;/record&gt;&lt;/Cite&gt;&lt;/EndNote&gt;</w:instrText>
            </w:r>
            <w:r w:rsidRPr="003E6428">
              <w:rPr>
                <w:rFonts w:ascii="Arial" w:hAnsi="Arial" w:cs="Arial"/>
                <w:sz w:val="20"/>
                <w:szCs w:val="20"/>
                <w:lang w:val="en-US"/>
              </w:rPr>
              <w:fldChar w:fldCharType="separate"/>
            </w:r>
            <w:r w:rsidRPr="003E6428">
              <w:rPr>
                <w:rFonts w:ascii="Arial" w:hAnsi="Arial" w:cs="Arial"/>
                <w:noProof/>
                <w:sz w:val="20"/>
                <w:szCs w:val="20"/>
                <w:lang w:val="en-US"/>
              </w:rPr>
              <w:t>(Bach &amp; Hutsebaut, 2018)</w:t>
            </w:r>
            <w:r w:rsidRPr="003E6428">
              <w:rPr>
                <w:rFonts w:ascii="Arial" w:hAnsi="Arial" w:cs="Arial"/>
                <w:sz w:val="20"/>
                <w:szCs w:val="20"/>
                <w:lang w:val="en-US"/>
              </w:rPr>
              <w:fldChar w:fldCharType="end"/>
            </w:r>
          </w:p>
        </w:tc>
        <w:tc>
          <w:tcPr>
            <w:tcW w:w="1061" w:type="dxa"/>
          </w:tcPr>
          <w:p w14:paraId="224D8DF4" w14:textId="15E37BCE"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144B9D6A" w14:textId="75AB62CC"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33E2A1D5" w14:textId="214C0268"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2D1B7D3A" w14:textId="77777777" w:rsidTr="00072300">
        <w:tc>
          <w:tcPr>
            <w:tcW w:w="2782" w:type="dxa"/>
            <w:vAlign w:val="center"/>
          </w:tcPr>
          <w:p w14:paraId="4A9B2494" w14:textId="6F523949"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Connor-Davidson Resilience Scale (CD-RISC) </w:t>
            </w:r>
          </w:p>
        </w:tc>
        <w:tc>
          <w:tcPr>
            <w:tcW w:w="1370" w:type="dxa"/>
            <w:vAlign w:val="center"/>
          </w:tcPr>
          <w:p w14:paraId="3CD71E3A" w14:textId="7DB65F97" w:rsidR="00991D2B" w:rsidRPr="003E6428" w:rsidRDefault="00E65FE6"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OtasQGrd","properties":{"formattedCitation":"(Sarubin et al., 2015)","plainCitation":"(Sarubin et al., 2015)","noteIndex":0},"citationItems":[{"id":5765,"uris":["http://zotero.org/users/3433240/items/LHX7VTL7"],"itemData":{"id":5765,"type":"article-journal","abstract":"Zusammenfassung. Die Connor-Davidson Resilience Scale (CD-RISC) wurde 2003 konzipiert, um das Konstrukt der Resilienz zu messen. In dieser Studie wurden die ersten deutschsprachigen Übersetzungen der 10- und 25 Item-Version der CD-RISC untersucht. Der Frage nach der faktoriellen Struktur des Selbstratingfragebogens im Original und in Übersetzungen wurde bereits in internationalen Studien nachgegangen, wobei unterschiedliche Faktorenstrukturen gefunden wurden. Fragestellung: Was sind die faktoriellen und psychometrischen Eigenschaften der deutschsprachigen CD-RISC Fassung? Methoden: An einer Stichprobe von 201 gesunden Probanden wurde mit einer Hauptkomponentenanalyse untersucht, welche Komponenten die Datenstruktur am besten beschreiben. Konvergente Validität wurde mit der deutschen Version der Resilienzskala (RS-25) von Wagnild und Young (1993), Test-Retest-Reliabilität wurde mit erneuter Messung der CD-RISC nach sechs Monaten überprüft. Zusätzlich wurden Korrelationen zu Persönlichkeitsfacetten mittels dem NEO-Fünf-Faktoren Inventar (NEO-FFI: Borkenau &amp; Ostendorf, 1993) zur Überprüfung der diskriminanten Validität berechnet. Ergebnisse: Die Exploration der Komponentenstruktur ergab eine eindimensionale Struktur für beide Versionen der deutschensprachigen CD-RISC. Test-Retest-Reliabilität, konvergente und diskriminante Validität waren zufriedenstellend. Die CD-RSIC kann als valides and reliables Messinstrument zur Erfassung des Konstrukts der Resilienz betrachtet werden.","archive_location":"world","container-title":"Zeitschrift für Gesundheitspsychologie","ISSN":"0943-8149","language":"de","note":"publisher: Hogrefe Verlag","source":"econtent.hogrefe.com","title":"Erste Analyse der psychometrischen Eigenschaften und Struktur der deutschsprachigen 10- und 25-Item Version der Connor-Davidson Resilience Scale (CD-RISC)","URL":"https://econtent.hogrefe.com/doi/10.1026/0943-8149/a000142","author":[{"family":"Sarubin","given":"Nina"},{"family":"Gutt","given":"Diana"},{"family":"Giegling","given":"Ina"},{"family":"Bühner","given":"Markus"},{"family":"Hilbert","given":"Sven"},{"family":"Krähenmann","given":"Olivia"},{"family":"Wolf","given":"Martin"},{"family":"Jobst","given":"Andrea"},{"family":"Sabaß","given":"Lena"},{"family":"Rujescu","given":"Dan"},{"family":"Falkai","given":"Peter"},{"family":"Padberg","given":"Frank"}],"accessed":{"date-parts":[["2025",7,22]]},"issued":{"date-parts":[["2015",11,3]]}}}],"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Sarubin et al., 2015)</w:t>
            </w:r>
            <w:r w:rsidRPr="003E6428">
              <w:rPr>
                <w:rFonts w:ascii="Arial" w:hAnsi="Arial" w:cs="Arial"/>
                <w:sz w:val="20"/>
                <w:szCs w:val="20"/>
                <w:lang w:val="en-US"/>
              </w:rPr>
              <w:fldChar w:fldCharType="end"/>
            </w:r>
          </w:p>
        </w:tc>
        <w:tc>
          <w:tcPr>
            <w:tcW w:w="1434" w:type="dxa"/>
            <w:vAlign w:val="center"/>
          </w:tcPr>
          <w:p w14:paraId="23AF7675" w14:textId="6E23AE0C" w:rsidR="00991D2B" w:rsidRPr="003E6428" w:rsidRDefault="00AE5825"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B9713E" w:rsidRPr="003E6428">
              <w:rPr>
                <w:rFonts w:ascii="Arial" w:hAnsi="Arial" w:cs="Arial"/>
                <w:sz w:val="20"/>
                <w:szCs w:val="20"/>
                <w:lang w:val="en-US"/>
              </w:rPr>
              <w:instrText xml:space="preserve"> ADDIN ZOTERO_ITEM CSL_CITATION {"citationID":"D9tLMWyN","properties":{"formattedCitation":"(Connor &amp; Davidson, 2003)","plainCitation":"(Connor &amp; Davidson, 2003)","noteIndex":0},"citationItems":[{"id":5554,"uris":["http://zotero.org/users/3433240/items/GF9R2XSQ"],"itemData":{"id":5554,"type":"article-journal","container-title":"Depression and anxiety","ISSN":"1091-4269","issue":"2","page":"76-82","title":"Development of a new resilience scale: The Connor</w:instrText>
            </w:r>
            <w:r w:rsidR="00B9713E" w:rsidRPr="003E6428">
              <w:rPr>
                <w:rFonts w:ascii="Cambria Math" w:hAnsi="Cambria Math" w:cs="Cambria Math"/>
                <w:sz w:val="20"/>
                <w:szCs w:val="20"/>
                <w:lang w:val="en-US"/>
              </w:rPr>
              <w:instrText>‐</w:instrText>
            </w:r>
            <w:r w:rsidR="00B9713E" w:rsidRPr="003E6428">
              <w:rPr>
                <w:rFonts w:ascii="Arial" w:hAnsi="Arial" w:cs="Arial"/>
                <w:sz w:val="20"/>
                <w:szCs w:val="20"/>
                <w:lang w:val="en-US"/>
              </w:rPr>
              <w:instrText>Davidson resilience scale (CD</w:instrText>
            </w:r>
            <w:r w:rsidR="00B9713E" w:rsidRPr="003E6428">
              <w:rPr>
                <w:rFonts w:ascii="Cambria Math" w:hAnsi="Cambria Math" w:cs="Cambria Math"/>
                <w:sz w:val="20"/>
                <w:szCs w:val="20"/>
                <w:lang w:val="en-US"/>
              </w:rPr>
              <w:instrText>‐</w:instrText>
            </w:r>
            <w:r w:rsidR="00B9713E" w:rsidRPr="003E6428">
              <w:rPr>
                <w:rFonts w:ascii="Arial" w:hAnsi="Arial" w:cs="Arial"/>
                <w:sz w:val="20"/>
                <w:szCs w:val="20"/>
                <w:lang w:val="en-US"/>
              </w:rPr>
              <w:instrText xml:space="preserve">RISC)","volume":"18","author":[{"family":"Connor","given":"Kathryn M."},{"family":"Davidson","given":"Jonathan RT"}],"issued":{"date-parts":[["2003"]]}}}],"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Connor &amp; Davidson, 2003)</w:t>
            </w:r>
            <w:r w:rsidRPr="003E6428">
              <w:rPr>
                <w:rFonts w:ascii="Arial" w:hAnsi="Arial" w:cs="Arial"/>
                <w:sz w:val="20"/>
                <w:szCs w:val="20"/>
                <w:lang w:val="en-US"/>
              </w:rPr>
              <w:fldChar w:fldCharType="end"/>
            </w:r>
          </w:p>
        </w:tc>
        <w:tc>
          <w:tcPr>
            <w:tcW w:w="1061" w:type="dxa"/>
          </w:tcPr>
          <w:p w14:paraId="1D6022C0" w14:textId="19357FBF" w:rsidR="00991D2B" w:rsidRPr="003E6428" w:rsidRDefault="008D3513" w:rsidP="007F2991">
            <w:pPr>
              <w:jc w:val="center"/>
              <w:rPr>
                <w:rFonts w:ascii="Arial" w:hAnsi="Arial" w:cs="Arial"/>
                <w:sz w:val="20"/>
                <w:szCs w:val="20"/>
                <w:lang w:val="en-GB"/>
              </w:rPr>
            </w:pPr>
            <w:r w:rsidRPr="003E6428">
              <w:rPr>
                <w:rFonts w:ascii="Arial" w:hAnsi="Arial" w:cs="Arial"/>
                <w:sz w:val="20"/>
                <w:szCs w:val="20"/>
                <w:lang w:val="en-GB"/>
              </w:rPr>
              <w:fldChar w:fldCharType="begin"/>
            </w:r>
            <w:r w:rsidRPr="003E6428">
              <w:rPr>
                <w:rFonts w:ascii="Arial" w:hAnsi="Arial" w:cs="Arial"/>
                <w:sz w:val="20"/>
                <w:szCs w:val="20"/>
                <w:lang w:val="en-GB"/>
              </w:rPr>
              <w:instrText xml:space="preserve"> ADDIN EN.CITE &lt;EndNote&gt;&lt;Cite&gt;&lt;Author&gt;Karaırmak&lt;/Author&gt;&lt;Year&gt;2010&lt;/Year&gt;&lt;RecNum&gt;293&lt;/RecNum&gt;&lt;DisplayText&gt;(Karaırmak, 2010)&lt;/DisplayText&gt;&lt;record&gt;&lt;rec-number&gt;293&lt;/rec-number&gt;&lt;foreign-keys&gt;&lt;key app="EN" db-id="ex52txvfc02peteexa95wfzbxpztf522srav" timestamp="1751617920" guid="0ad1f29e-8f6a-4f4a-862e-219086574577"&gt;293&lt;/key&gt;&lt;/foreign-keys&gt;&lt;ref-type name="Journal Article"&gt;17&lt;/ref-type&gt;&lt;contributors&gt;&lt;authors&gt;&lt;author&gt;Karaırmak, Özlem&lt;/author&gt;&lt;/authors&gt;&lt;/contributors&gt;&lt;titles&gt;&lt;title&gt;Establishing the psychometric qualities of the Connor–Davidson Resilience Scale (CD-RISC) using exploratory and confirmatory factor analysis in a trauma survivor sample&lt;/title&gt;&lt;secondary-title&gt;Psychiatry research&lt;/secondary-title&gt;&lt;/titles&gt;&lt;periodical&gt;&lt;full-title&gt;Psychiatry Research&lt;/full-title&gt;&lt;/periodical&gt;&lt;pages&gt;350-356&lt;/pages&gt;&lt;volume&gt;179&lt;/volume&gt;&lt;number&gt;3&lt;/number&gt;&lt;dates&gt;&lt;year&gt;2010&lt;/year&gt;&lt;/dates&gt;&lt;isbn&gt;0165-1781&lt;/isbn&gt;&lt;urls&gt;&lt;/urls&gt;&lt;/record&gt;&lt;/Cite&gt;&lt;/EndNote&gt;</w:instrText>
            </w:r>
            <w:r w:rsidRPr="003E6428">
              <w:rPr>
                <w:rFonts w:ascii="Arial" w:hAnsi="Arial" w:cs="Arial"/>
                <w:sz w:val="20"/>
                <w:szCs w:val="20"/>
                <w:lang w:val="en-GB"/>
              </w:rPr>
              <w:fldChar w:fldCharType="separate"/>
            </w:r>
            <w:r w:rsidRPr="003E6428">
              <w:rPr>
                <w:rFonts w:ascii="Arial" w:hAnsi="Arial" w:cs="Arial"/>
                <w:noProof/>
                <w:sz w:val="20"/>
                <w:szCs w:val="20"/>
                <w:lang w:val="en-GB"/>
              </w:rPr>
              <w:t>(Karaırmak, 2010)</w:t>
            </w:r>
            <w:r w:rsidRPr="003E6428">
              <w:rPr>
                <w:rFonts w:ascii="Arial" w:hAnsi="Arial" w:cs="Arial"/>
                <w:sz w:val="20"/>
                <w:szCs w:val="20"/>
                <w:lang w:val="en-GB"/>
              </w:rPr>
              <w:fldChar w:fldCharType="end"/>
            </w:r>
          </w:p>
        </w:tc>
        <w:tc>
          <w:tcPr>
            <w:tcW w:w="1359" w:type="dxa"/>
          </w:tcPr>
          <w:p w14:paraId="0C21D4BA" w14:textId="4AFA25DE"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08EAA729" w14:textId="6AD8C46D"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6636E181" w14:textId="77777777" w:rsidTr="00072300">
        <w:tc>
          <w:tcPr>
            <w:tcW w:w="2782" w:type="dxa"/>
            <w:vAlign w:val="center"/>
          </w:tcPr>
          <w:p w14:paraId="129FEFCB" w14:textId="406C97DC"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Three-Item Loneliness Scale </w:t>
            </w:r>
          </w:p>
        </w:tc>
        <w:tc>
          <w:tcPr>
            <w:tcW w:w="1370" w:type="dxa"/>
            <w:vAlign w:val="center"/>
          </w:tcPr>
          <w:p w14:paraId="1CBEEA6F" w14:textId="7F8E14D2" w:rsidR="00991D2B" w:rsidRPr="003E6428" w:rsidRDefault="00411E84"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nXLaOk5G","properties":{"formattedCitation":"(R\\uc0\\u246{}hr et al., 2020)","plainCitation":"(Röhr et al., 2020)","noteIndex":0},"citationItems":[{"id":5772,"uris":["http://zotero.org/users/3433240/items/VR5SSHQF"],"itemData":{"id":5772,"type":"article-journal","container-title":"BMC geriatrics","issue":"1","note":"ISBN: 1471-2318\npublisher: Springer","page":"489","title":"Mental wellbeing in the German old age population largely unaltered during COVID-19 lockdown: results of a representative survey","volume":"20","author":[{"family":"Röhr","given":"Susanne"},{"family":"Reininghaus","given":"Ulrich"},{"family":"Riedel-Heller","given":"Steffi G."}],"issued":{"date-parts":[["2020"]]}}}],"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Röhr et al., 2020)</w:t>
            </w:r>
            <w:r w:rsidRPr="003E6428">
              <w:rPr>
                <w:rFonts w:ascii="Arial" w:hAnsi="Arial" w:cs="Arial"/>
                <w:sz w:val="20"/>
                <w:szCs w:val="20"/>
                <w:lang w:val="en-US"/>
              </w:rPr>
              <w:fldChar w:fldCharType="end"/>
            </w:r>
          </w:p>
        </w:tc>
        <w:tc>
          <w:tcPr>
            <w:tcW w:w="1434" w:type="dxa"/>
            <w:vAlign w:val="center"/>
          </w:tcPr>
          <w:p w14:paraId="633453D4" w14:textId="4937DF4E" w:rsidR="00991D2B" w:rsidRPr="003E6428" w:rsidRDefault="00B9713E"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qtHuodBL","properties":{"formattedCitation":"(Hughes et al., 2004)","plainCitation":"(Hughes et al., 2004)","noteIndex":0},"citationItems":[{"id":5572,"uris":["http://zotero.org/users/3433240/items/KX2YQ4MF"],"itemData":{"id":5572,"type":"article-journal","container-title":"Research on aging","ISSN":"0164-0275","issue":"6","page":"655-672","title":"A short scale for measuring loneliness in large surveys: Results from two population-based studies","volume":"26","author":[{"family":"Hughes","given":"Mary Elizabeth"},{"family":"Waite","given":"Linda J."},{"family":"Hawkley","given":"Louise C."},{"family":"Cacioppo","given":"John T."}],"issued":{"date-parts":[["2004"]]}}}],"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Hughes et al., 2004)</w:t>
            </w:r>
            <w:r w:rsidRPr="003E6428">
              <w:rPr>
                <w:rFonts w:ascii="Arial" w:hAnsi="Arial" w:cs="Arial"/>
                <w:sz w:val="20"/>
                <w:szCs w:val="20"/>
                <w:lang w:val="en-US"/>
              </w:rPr>
              <w:fldChar w:fldCharType="end"/>
            </w:r>
          </w:p>
        </w:tc>
        <w:tc>
          <w:tcPr>
            <w:tcW w:w="1061" w:type="dxa"/>
          </w:tcPr>
          <w:p w14:paraId="6980CBFF" w14:textId="58B2C3D8"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0D1EE9A1" w14:textId="798B95EE"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75F57FDB" w14:textId="446CFD2E"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69E75579" w14:textId="77777777" w:rsidTr="00072300">
        <w:tc>
          <w:tcPr>
            <w:tcW w:w="2782" w:type="dxa"/>
            <w:vAlign w:val="center"/>
          </w:tcPr>
          <w:p w14:paraId="6275EFE6" w14:textId="210AB3F5"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Multidimensional Scale of Perceived Social Support (F-</w:t>
            </w:r>
            <w:proofErr w:type="spellStart"/>
            <w:r w:rsidRPr="003E6428">
              <w:rPr>
                <w:rFonts w:ascii="Arial" w:hAnsi="Arial" w:cs="Arial"/>
                <w:sz w:val="20"/>
                <w:szCs w:val="20"/>
                <w:lang w:val="en-US"/>
              </w:rPr>
              <w:t>sozU</w:t>
            </w:r>
            <w:proofErr w:type="spellEnd"/>
            <w:r w:rsidRPr="003E6428">
              <w:rPr>
                <w:rFonts w:ascii="Arial" w:hAnsi="Arial" w:cs="Arial"/>
                <w:sz w:val="20"/>
                <w:szCs w:val="20"/>
                <w:lang w:val="en-US"/>
              </w:rPr>
              <w:t xml:space="preserve">) </w:t>
            </w:r>
          </w:p>
        </w:tc>
        <w:tc>
          <w:tcPr>
            <w:tcW w:w="1370" w:type="dxa"/>
            <w:vAlign w:val="center"/>
          </w:tcPr>
          <w:p w14:paraId="618122D2" w14:textId="309ADB64" w:rsidR="00991D2B" w:rsidRPr="003E6428" w:rsidRDefault="00411E84"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3cB6TQl7","properties":{"formattedCitation":"(Kliem et al., 2015)","plainCitation":"(Kliem et al., 2015)","noteIndex":0},"citationItems":[{"id":5578,"uris":["http://zotero.org/users/3433240/items/8IMSP9BV"],"itemData":{"id":5578,"type":"article-journal","container-title":"Journal of clinical epidemiology","ISSN":"0895-4356","issue":"5","page":"551-562","title":"A brief form of the Perceived Social Support Questionnaire (F-SozU) was developed, validated, and standardized","volume":"68","author":[{"family":"Kliem","given":"Sören"},{"family":"Mößle","given":"Thomas"},{"family":"Rehbein","given":"Florian"},{"family":"Hellmann","given":"Deborah F."},{"family":"Zenger","given":"Markus"},{"family":"Brähler","given":"Elmar"}],"issued":{"date-parts":[["2015"]]}}}],"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Kliem et al., 2015)</w:t>
            </w:r>
            <w:r w:rsidRPr="003E6428">
              <w:rPr>
                <w:rFonts w:ascii="Arial" w:hAnsi="Arial" w:cs="Arial"/>
                <w:sz w:val="20"/>
                <w:szCs w:val="20"/>
                <w:lang w:val="en-US"/>
              </w:rPr>
              <w:fldChar w:fldCharType="end"/>
            </w:r>
          </w:p>
        </w:tc>
        <w:tc>
          <w:tcPr>
            <w:tcW w:w="1434" w:type="dxa"/>
            <w:vAlign w:val="center"/>
          </w:tcPr>
          <w:p w14:paraId="3221AB15" w14:textId="0EAA7F67" w:rsidR="00991D2B" w:rsidRPr="003E6428" w:rsidRDefault="00411E84"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RHqOA2Ee","properties":{"formattedCitation":"(Kliem et al., 2015)","plainCitation":"(Kliem et al., 2015)","noteIndex":0},"citationItems":[{"id":5578,"uris":["http://zotero.org/users/3433240/items/8IMSP9BV"],"itemData":{"id":5578,"type":"article-journal","container-title":"Journal of clinical epidemiology","ISSN":"0895-4356","issue":"5","page":"551-562","title":"A brief form of the Perceived Social Support Questionnaire (F-SozU) was developed, validated, and standardized","volume":"68","author":[{"family":"Kliem","given":"Sören"},{"family":"Mößle","given":"Thomas"},{"family":"Rehbein","given":"Florian"},{"family":"Hellmann","given":"Deborah F."},{"family":"Zenger","given":"Markus"},{"family":"Brähler","given":"Elmar"}],"issued":{"date-parts":[["2015"]]}}}],"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Kliem et al., 2015)</w:t>
            </w:r>
            <w:r w:rsidRPr="003E6428">
              <w:rPr>
                <w:rFonts w:ascii="Arial" w:hAnsi="Arial" w:cs="Arial"/>
                <w:sz w:val="20"/>
                <w:szCs w:val="20"/>
                <w:lang w:val="en-US"/>
              </w:rPr>
              <w:fldChar w:fldCharType="end"/>
            </w:r>
          </w:p>
        </w:tc>
        <w:tc>
          <w:tcPr>
            <w:tcW w:w="1061" w:type="dxa"/>
          </w:tcPr>
          <w:p w14:paraId="50AD0178" w14:textId="51F002DC" w:rsidR="00991D2B" w:rsidRPr="003E6428" w:rsidRDefault="008D3513" w:rsidP="007F2991">
            <w:pPr>
              <w:jc w:val="center"/>
              <w:rPr>
                <w:rFonts w:ascii="Arial" w:hAnsi="Arial" w:cs="Arial"/>
                <w:sz w:val="20"/>
                <w:szCs w:val="20"/>
                <w:lang w:val="en-GB"/>
              </w:rPr>
            </w:pPr>
            <w:r w:rsidRPr="003E6428">
              <w:rPr>
                <w:rFonts w:ascii="Arial" w:hAnsi="Arial" w:cs="Arial"/>
                <w:sz w:val="20"/>
                <w:szCs w:val="20"/>
                <w:lang w:val="en-GB"/>
              </w:rPr>
              <w:fldChar w:fldCharType="begin"/>
            </w:r>
            <w:r w:rsidR="00DB6CB9" w:rsidRPr="003E6428">
              <w:rPr>
                <w:rFonts w:ascii="Arial" w:hAnsi="Arial" w:cs="Arial"/>
                <w:sz w:val="20"/>
                <w:szCs w:val="20"/>
                <w:lang w:val="en-GB"/>
              </w:rPr>
              <w:instrText xml:space="preserve"> ADDIN EN.CITE &lt;EndNote&gt;&lt;Cite&gt;&lt;Author&gt;Yıldırım&lt;/Author&gt;&lt;Year&gt;2021&lt;/Year&gt;&lt;RecNum&gt;294&lt;/RecNum&gt;&lt;DisplayText&gt;(Yıldırım &amp;amp; Tanrıverdi, 2021)&lt;/DisplayText&gt;&lt;record&gt;&lt;rec-number&gt;294&lt;/rec-number&gt;&lt;foreign-keys&gt;&lt;key app="EN" db-id="ex52txvfc02peteexa95wfzbxpztf522srav" timestamp="1751618352" guid="d4adc0ae-4437-4b52-a815-10da5740d870"&gt;294&lt;/key&gt;&lt;/foreign-keys&gt;&lt;ref-type name="Journal Article"&gt;17&lt;/ref-type&gt;&lt;contributors&gt;&lt;authors&gt;&lt;author&gt;Yıldırım, Murat&lt;/author&gt;&lt;author&gt;Tanrıverdi, F Çelik&lt;/author&gt;&lt;/authors&gt;&lt;/contributors&gt;&lt;titles&gt;&lt;title&gt;Social support, resilience and subjective well-being in college students&lt;/title&gt;&lt;secondary-title&gt;Journal of Positive School Psychology&lt;/secondary-title&gt;&lt;/titles&gt;&lt;periodical&gt;&lt;full-title&gt;Journal of Positive School Psychology&lt;/full-title&gt;&lt;/periodical&gt;&lt;pages&gt;127-135&lt;/pages&gt;&lt;volume&gt;5&lt;/volume&gt;&lt;number&gt;2&lt;/number&gt;&lt;dates&gt;&lt;year&gt;2021&lt;/year&gt;&lt;/dates&gt;&lt;isbn&gt;2717-7564&lt;/isbn&gt;&lt;urls&gt;&lt;/urls&gt;&lt;/record&gt;&lt;/Cite&gt;&lt;/EndNote&gt;</w:instrText>
            </w:r>
            <w:r w:rsidRPr="003E6428">
              <w:rPr>
                <w:rFonts w:ascii="Arial" w:hAnsi="Arial" w:cs="Arial"/>
                <w:sz w:val="20"/>
                <w:szCs w:val="20"/>
                <w:lang w:val="en-GB"/>
              </w:rPr>
              <w:fldChar w:fldCharType="separate"/>
            </w:r>
            <w:r w:rsidRPr="003E6428">
              <w:rPr>
                <w:rFonts w:ascii="Arial" w:hAnsi="Arial" w:cs="Arial"/>
                <w:noProof/>
                <w:sz w:val="20"/>
                <w:szCs w:val="20"/>
                <w:lang w:val="en-GB"/>
              </w:rPr>
              <w:t>(Yıldırım &amp; Tanrıverdi, 2021)</w:t>
            </w:r>
            <w:r w:rsidRPr="003E6428">
              <w:rPr>
                <w:rFonts w:ascii="Arial" w:hAnsi="Arial" w:cs="Arial"/>
                <w:sz w:val="20"/>
                <w:szCs w:val="20"/>
                <w:lang w:val="en-GB"/>
              </w:rPr>
              <w:fldChar w:fldCharType="end"/>
            </w:r>
          </w:p>
        </w:tc>
        <w:tc>
          <w:tcPr>
            <w:tcW w:w="1359" w:type="dxa"/>
          </w:tcPr>
          <w:p w14:paraId="181E4551" w14:textId="7B03B4F5"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5C55FD68" w14:textId="2439AF1F"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6E1E4C53" w14:textId="77777777" w:rsidTr="00072300">
        <w:tc>
          <w:tcPr>
            <w:tcW w:w="2782" w:type="dxa"/>
            <w:vAlign w:val="center"/>
          </w:tcPr>
          <w:p w14:paraId="6AC6E2DD" w14:textId="32A67A19"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General Self Efficacy Scale </w:t>
            </w:r>
            <w:r w:rsidR="000C28C4" w:rsidRPr="003E6428">
              <w:rPr>
                <w:rFonts w:ascii="Arial" w:hAnsi="Arial" w:cs="Arial"/>
                <w:sz w:val="20"/>
                <w:szCs w:val="20"/>
                <w:lang w:val="en-US"/>
              </w:rPr>
              <w:t>(GSE)</w:t>
            </w:r>
          </w:p>
        </w:tc>
        <w:tc>
          <w:tcPr>
            <w:tcW w:w="1370" w:type="dxa"/>
            <w:vAlign w:val="center"/>
          </w:tcPr>
          <w:p w14:paraId="6AFA254E" w14:textId="2E797856" w:rsidR="00991D2B" w:rsidRPr="003E6428" w:rsidRDefault="00411E84"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S1pW1YBI","properties":{"formattedCitation":"(Schwarzer et al., 1997)","plainCitation":"(Schwarzer et al., 1997)","noteIndex":0},"citationItems":[{"id":5776,"uris":["http://zotero.org/users/3433240/items/TD5TKNI2"],"itemData":{"id":5776,"type":"article-journal","abstract":"L'auto-efficacité générale est mesurée grâce à une courte échelle composée de dix items. Son usage est très répandu et elle a été adaptée à plusieurs cultures. Cet article compare des versions qui ont été proposées à des étudiants: 430 Allemands, 952 Costariciens et 293 Chinois. lies validités internes sont respectivement de.84,.81 et.91. L'unidimensionnalité de l'échelle est réapparue dans tous les échantillons. L'équivalence items-modèle interlinguistique ne fut que modérément approuvé par des analyses factorielles de confirmation. On a trouvé des différences au niveau des moyennes des scores totaux entre les langues. De plus, une intéraction entre sexe et langue s'est manifestée. Des corrélations avec la dépression, l'anxiété' et l'optimisme ont fourni des éléments complémentaires en faveur de la validité de construction. General self-efficacy is measured by a widely used parsimonious ten-item scale that was developed for use in several cultures. The present paper compares the verions that were examined in samples of 430 German, 959 Costa Rican, and 293 Chinese university students. The internal consistencies were.84,.81, and.91, respectively. The unidimensional nature of the scale was replicated in all samples. Multilingual item-pattern equivalence was only moderately supported by confirmatory factor analyses. Mean differences of sum scores between languages were found. Moreover, an interaction between gender and language emerged. Correlations with depression, anxiety, and optimism provided some further evidence for construct validity.","container-title":"Applied Psychology","DOI":"10.1111/j.1464-0597.1997.tb01096.x","ISSN":"1464-0597","issue":"1","language":"en","note":"_eprint: https://iaap-journals.onlinelibrary.wiley.com/doi/pdf/10.1111/j.1464-0597.1997.tb01096.x","page":"69-88","source":"Wiley Online Library","title":"The Assessment of Optimistic Self-beliefs: Comparison of the German, Spanish, and Chinese Versions of the General Self-efficacy Scale","title-short":"The Assessment of Optimistic Self-beliefs","volume":"46","author":[{"family":"Schwarzer","given":"Ralf"},{"family":"Bäßler","given":"Judith"},{"family":"Kwiatek","given":"Patricia"},{"family":"Schröder","given":"Kerstin"},{"family":"Zhang","given":"Jian Xin"}],"issued":{"date-parts":[["1997"]]}}}],"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Schwarzer et al., 1997)</w:t>
            </w:r>
            <w:r w:rsidRPr="003E6428">
              <w:rPr>
                <w:rFonts w:ascii="Arial" w:hAnsi="Arial" w:cs="Arial"/>
                <w:sz w:val="20"/>
                <w:szCs w:val="20"/>
                <w:lang w:val="en-US"/>
              </w:rPr>
              <w:fldChar w:fldCharType="end"/>
            </w:r>
          </w:p>
        </w:tc>
        <w:tc>
          <w:tcPr>
            <w:tcW w:w="1434" w:type="dxa"/>
            <w:vAlign w:val="center"/>
          </w:tcPr>
          <w:p w14:paraId="19760644" w14:textId="47D07320" w:rsidR="00991D2B" w:rsidRPr="003E6428" w:rsidRDefault="00B9713E"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XKDFVLAk","properties":{"formattedCitation":"(Schwarzer &amp; Jerusalem, 1995)","plainCitation":"(Schwarzer &amp; Jerusalem, 1995)","noteIndex":0},"citationItems":[{"id":5593,"uris":["http://zotero.org/users/3433240/items/5CFVN278"],"itemData":{"id":5593,"type":"article-journal","container-title":"J. Weinman, S. Wright, &amp; M. Johnston, Measures in health psychology: A user’s portfolio. Causal and control beliefs","issue":"37","page":"82-003","title":"Generalized self-efficacy scale","volume":"35","author":[{"family":"Schwarzer","given":"Ralf"},{"family":"Jerusalem","given":"Matthias"}],"issued":{"date-parts":[["1995"]]}}}],"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Schwarzer &amp; Jerusalem, 1995)</w:t>
            </w:r>
            <w:r w:rsidRPr="003E6428">
              <w:rPr>
                <w:rFonts w:ascii="Arial" w:hAnsi="Arial" w:cs="Arial"/>
                <w:sz w:val="20"/>
                <w:szCs w:val="20"/>
                <w:lang w:val="en-US"/>
              </w:rPr>
              <w:fldChar w:fldCharType="end"/>
            </w:r>
          </w:p>
        </w:tc>
        <w:tc>
          <w:tcPr>
            <w:tcW w:w="1061" w:type="dxa"/>
          </w:tcPr>
          <w:p w14:paraId="5FDB2BF4" w14:textId="09F8BDA3" w:rsidR="00991D2B" w:rsidRPr="003E6428" w:rsidRDefault="00286B27" w:rsidP="007F2991">
            <w:pPr>
              <w:jc w:val="center"/>
              <w:rPr>
                <w:rFonts w:ascii="Arial" w:hAnsi="Arial" w:cs="Arial"/>
                <w:sz w:val="20"/>
                <w:szCs w:val="20"/>
                <w:lang w:val="en-GB"/>
              </w:rPr>
            </w:pPr>
            <w:r w:rsidRPr="003E6428">
              <w:rPr>
                <w:rFonts w:ascii="Arial" w:hAnsi="Arial" w:cs="Arial"/>
                <w:sz w:val="20"/>
                <w:szCs w:val="20"/>
                <w:lang w:val="en-GB"/>
              </w:rPr>
              <w:fldChar w:fldCharType="begin"/>
            </w:r>
            <w:r w:rsidR="00871585" w:rsidRPr="003E6428">
              <w:rPr>
                <w:rFonts w:ascii="Arial" w:hAnsi="Arial" w:cs="Arial"/>
                <w:sz w:val="20"/>
                <w:szCs w:val="20"/>
                <w:lang w:val="en-GB"/>
              </w:rPr>
              <w:instrText xml:space="preserve"> ADDIN EN.CITE &lt;EndNote&gt;&lt;Cite&gt;&lt;Author&gt;Aypay&lt;/Author&gt;&lt;Year&gt;2010&lt;/Year&gt;&lt;RecNum&gt;304&lt;/RecNum&gt;&lt;DisplayText&gt;(Aypay, 2010)&lt;/DisplayText&gt;&lt;record&gt;&lt;rec-number&gt;304&lt;/rec-number&gt;&lt;foreign-keys&gt;&lt;key app="EN" db-id="ex52txvfc02peteexa95wfzbxpztf522srav" timestamp="1751620474" guid="9d35ba4b-ef88-46a0-8b38-53ec54154dc0"&gt;304&lt;/key&gt;&lt;/foreign-keys&gt;&lt;ref-type name="Journal Article"&gt;17&lt;/ref-type&gt;&lt;contributors&gt;&lt;authors&gt;&lt;author&gt;Aypay, Ayşe&lt;/author&gt;&lt;/authors&gt;&lt;/contributors&gt;&lt;titles&gt;&lt;title&gt;The adaptation study of General Self-Efficacy (GSE) Scale to Turkish&lt;/title&gt;&lt;secondary-title&gt;Inonu University Journal of the Faculty of Education (INUJFE)&lt;/secondary-title&gt;&lt;/titles&gt;&lt;periodical&gt;&lt;full-title&gt;Inonu University Journal of the Faculty of Education (INUJFE)&lt;/full-title&gt;&lt;/periodical&gt;&lt;volume&gt;11&lt;/volume&gt;&lt;number&gt;2&lt;/number&gt;&lt;dates&gt;&lt;year&gt;2010&lt;/year&gt;&lt;/dates&gt;&lt;isbn&gt;1300-2899&lt;/isbn&gt;&lt;urls&gt;&lt;/urls&gt;&lt;/record&gt;&lt;/Cite&gt;&lt;/EndNote&gt;</w:instrText>
            </w:r>
            <w:r w:rsidRPr="003E6428">
              <w:rPr>
                <w:rFonts w:ascii="Arial" w:hAnsi="Arial" w:cs="Arial"/>
                <w:sz w:val="20"/>
                <w:szCs w:val="20"/>
                <w:lang w:val="en-GB"/>
              </w:rPr>
              <w:fldChar w:fldCharType="separate"/>
            </w:r>
            <w:r w:rsidRPr="003E6428">
              <w:rPr>
                <w:rFonts w:ascii="Arial" w:hAnsi="Arial" w:cs="Arial"/>
                <w:noProof/>
                <w:sz w:val="20"/>
                <w:szCs w:val="20"/>
                <w:lang w:val="en-GB"/>
              </w:rPr>
              <w:t>(Aypay, 2010)</w:t>
            </w:r>
            <w:r w:rsidRPr="003E6428">
              <w:rPr>
                <w:rFonts w:ascii="Arial" w:hAnsi="Arial" w:cs="Arial"/>
                <w:sz w:val="20"/>
                <w:szCs w:val="20"/>
                <w:lang w:val="en-GB"/>
              </w:rPr>
              <w:fldChar w:fldCharType="end"/>
            </w:r>
          </w:p>
        </w:tc>
        <w:tc>
          <w:tcPr>
            <w:tcW w:w="1359" w:type="dxa"/>
          </w:tcPr>
          <w:p w14:paraId="763213E4" w14:textId="6DBEA61D" w:rsidR="00991D2B" w:rsidRPr="003E6428" w:rsidRDefault="00286B27"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7A321360" w14:textId="39A10F71"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76E01DB0" w14:textId="77777777" w:rsidTr="00072300">
        <w:tc>
          <w:tcPr>
            <w:tcW w:w="2782" w:type="dxa"/>
            <w:vAlign w:val="center"/>
          </w:tcPr>
          <w:p w14:paraId="1B62EF23" w14:textId="37A6DE7C"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Warwick-Edinburgh Mental Well-being Scale (WEMWBS) </w:t>
            </w:r>
          </w:p>
        </w:tc>
        <w:tc>
          <w:tcPr>
            <w:tcW w:w="1370" w:type="dxa"/>
            <w:vAlign w:val="center"/>
          </w:tcPr>
          <w:p w14:paraId="3D7CC33E" w14:textId="30425CF3" w:rsidR="00991D2B" w:rsidRPr="003E6428" w:rsidRDefault="00F2208B"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FhYArm6Y","properties":{"formattedCitation":"(Lang &amp; Bachinger, 2017)","plainCitation":"(Lang &amp; Bachinger, 2017)","noteIndex":0},"citationItems":[{"id":5779,"uris":["http://zotero.org/users/3433240/items/L5G7J55H"],"itemData":{"id":5779,"type":"article-journal","abstract":"This article reports on the validation of the German version of the Warwick-Edinburgh Mental Well-Being Scale (WEMWBS) in a community-based sample of adults living in Vienna, Austria (n = 625).","container-title":"Journal of Public Health","DOI":"10.1007/s10389-016-0778-8","ISSN":"1613-2238","issue":"2","journalAbbreviation":"J Public Health","language":"en","page":"135-146","source":"Springer Link","title":"Validation of the German Warwick-Edinburgh Mental Well-Being Scale (WEMWBS) in a community-based sample of adults in Austria: a bi-factor modelling approach","title-short":"Validation of the German Warwick-Edinburgh Mental Well-Being Scale (WEMWBS) in a community-based sample of adults in Austria","volume":"25","author":[{"family":"Lang","given":"Gert"},{"family":"Bachinger","given":"Almut"}],"issued":{"date-parts":[["2017",4,1]]}}}],"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Lang &amp; Bachinger, 2017)</w:t>
            </w:r>
            <w:r w:rsidRPr="003E6428">
              <w:rPr>
                <w:rFonts w:ascii="Arial" w:hAnsi="Arial" w:cs="Arial"/>
                <w:sz w:val="20"/>
                <w:szCs w:val="20"/>
                <w:lang w:val="en-US"/>
              </w:rPr>
              <w:fldChar w:fldCharType="end"/>
            </w:r>
          </w:p>
        </w:tc>
        <w:tc>
          <w:tcPr>
            <w:tcW w:w="1434" w:type="dxa"/>
            <w:vAlign w:val="center"/>
          </w:tcPr>
          <w:p w14:paraId="765AFDD5" w14:textId="193C3ADE" w:rsidR="00991D2B" w:rsidRPr="003E6428" w:rsidRDefault="00B9713E"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8F2FE7" w:rsidRPr="003E6428">
              <w:rPr>
                <w:rFonts w:ascii="Arial" w:hAnsi="Arial" w:cs="Arial"/>
                <w:sz w:val="20"/>
                <w:szCs w:val="20"/>
                <w:lang w:val="en-US"/>
              </w:rPr>
              <w:instrText xml:space="preserve"> ADDIN ZOTERO_ITEM CSL_CITATION {"citationID":"oPe93y6F","properties":{"formattedCitation":"(Tennant et al., 2007)","plainCitation":"(Tennant et al., 2007)","noteIndex":0},"citationItems":[{"id":1327,"uris":["http://zotero.org/users/3433240/items/GIVP5F3U"],"itemData":{"id":1327,"type":"article-journal","container-title":"Health and Quality of life Outcomes","note":"publisher: Springer","page":"1-13","title":"The Warwick-Edinburgh mental well-being scale (WEMWBS): development and UK validation","volume":"5","author":[{"family":"Tennant","given":"Ruth"},{"family":"Hiller","given":"Louise"},{"family":"Fishwick","given":"Ruth"},{"family":"Platt","given":"Stephen"},{"family":"Joseph","given":"Stephen"},{"family":"Weich","given":"Scott"},{"family":"Parkinson","given":"Jane"},{"family":"Secker","given":"Jenny"},{"family":"Stewart-Brown","given":"Sarah"}],"issued":{"date-parts":[["2007"]]}}}],"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Tennant et al., 2007)</w:t>
            </w:r>
            <w:r w:rsidRPr="003E6428">
              <w:rPr>
                <w:rFonts w:ascii="Arial" w:hAnsi="Arial" w:cs="Arial"/>
                <w:sz w:val="20"/>
                <w:szCs w:val="20"/>
                <w:lang w:val="en-US"/>
              </w:rPr>
              <w:fldChar w:fldCharType="end"/>
            </w:r>
          </w:p>
        </w:tc>
        <w:tc>
          <w:tcPr>
            <w:tcW w:w="1061" w:type="dxa"/>
          </w:tcPr>
          <w:p w14:paraId="1BC8CC31" w14:textId="6F9E4D2F" w:rsidR="00991D2B" w:rsidRPr="003E6428" w:rsidRDefault="00AD5580" w:rsidP="007F2991">
            <w:pPr>
              <w:jc w:val="center"/>
              <w:rPr>
                <w:rFonts w:ascii="Arial" w:hAnsi="Arial" w:cs="Arial"/>
                <w:sz w:val="20"/>
                <w:szCs w:val="20"/>
                <w:lang w:val="en-GB"/>
              </w:rPr>
            </w:pPr>
            <w:r w:rsidRPr="003E6428">
              <w:rPr>
                <w:rFonts w:ascii="Arial" w:hAnsi="Arial" w:cs="Arial"/>
                <w:sz w:val="20"/>
                <w:szCs w:val="20"/>
                <w:lang w:val="en-US"/>
              </w:rPr>
              <w:fldChar w:fldCharType="begin"/>
            </w:r>
            <w:r w:rsidR="00871585" w:rsidRPr="003E6428">
              <w:rPr>
                <w:rFonts w:ascii="Arial" w:hAnsi="Arial" w:cs="Arial"/>
                <w:sz w:val="20"/>
                <w:szCs w:val="20"/>
                <w:lang w:val="en-US"/>
              </w:rPr>
              <w:instrText xml:space="preserve"> ADDIN EN.CITE &lt;EndNote&gt;&lt;Cite&gt;&lt;Author&gt;Kayis&lt;/Author&gt;&lt;Year&gt;2022&lt;/Year&gt;&lt;RecNum&gt;305&lt;/RecNum&gt;&lt;DisplayText&gt;(Kayis et al., 2022)&lt;/DisplayText&gt;&lt;record&gt;&lt;rec-number&gt;305&lt;/rec-number&gt;&lt;foreign-keys&gt;&lt;key app="EN" db-id="ex52txvfc02peteexa95wfzbxpztf522srav" timestamp="1751620476" guid="23700af0-098a-411b-9231-f52ac748f562"&gt;305&lt;/key&gt;&lt;/foreign-keys&gt;&lt;ref-type name="Journal Article"&gt;17&lt;/ref-type&gt;&lt;contributors&gt;&lt;authors&gt;&lt;author&gt;Kayis, A Rifat&lt;/author&gt;&lt;author&gt;Satici, Begum&lt;/author&gt;&lt;author&gt;Deniz, M Engin&lt;/author&gt;&lt;author&gt;Satici, Seydi Ahmet&lt;/author&gt;&lt;author&gt;Griffiths, Mark D&lt;/author&gt;&lt;/authors&gt;&lt;/contributors&gt;&lt;titles&gt;&lt;title&gt;Fear of COVID-19, loneliness, smartphone addiction, and mental wellbeing among the Turkish general population: a serial mediation model&lt;/title&gt;&lt;secondary-title&gt;Behaviour &amp;amp; Information Technology&lt;/secondary-title&gt;&lt;/titles&gt;&lt;periodical&gt;&lt;full-title&gt;Behaviour &amp;amp; Information Technology&lt;/full-title&gt;&lt;/periodical&gt;&lt;pages&gt;2484-2496&lt;/pages&gt;&lt;volume&gt;41&lt;/volume&gt;&lt;number&gt;11&lt;/number&gt;&lt;dates&gt;&lt;year&gt;2022&lt;/year&gt;&lt;/dates&gt;&lt;isbn&gt;0144-929X&lt;/isbn&gt;&lt;urls&gt;&lt;/urls&gt;&lt;/record&gt;&lt;/Cite&gt;&lt;/EndNote&gt;</w:instrText>
            </w:r>
            <w:r w:rsidRPr="003E6428">
              <w:rPr>
                <w:rFonts w:ascii="Arial" w:hAnsi="Arial" w:cs="Arial"/>
                <w:sz w:val="20"/>
                <w:szCs w:val="20"/>
                <w:lang w:val="en-US"/>
              </w:rPr>
              <w:fldChar w:fldCharType="separate"/>
            </w:r>
            <w:r w:rsidRPr="003E6428">
              <w:rPr>
                <w:rFonts w:ascii="Arial" w:hAnsi="Arial" w:cs="Arial"/>
                <w:noProof/>
                <w:sz w:val="20"/>
                <w:szCs w:val="20"/>
                <w:lang w:val="en-US"/>
              </w:rPr>
              <w:t>(Kayis et al., 2022)</w:t>
            </w:r>
            <w:r w:rsidRPr="003E6428">
              <w:rPr>
                <w:rFonts w:ascii="Arial" w:hAnsi="Arial" w:cs="Arial"/>
                <w:sz w:val="20"/>
                <w:szCs w:val="20"/>
                <w:lang w:val="en-US"/>
              </w:rPr>
              <w:fldChar w:fldCharType="end"/>
            </w:r>
          </w:p>
        </w:tc>
        <w:tc>
          <w:tcPr>
            <w:tcW w:w="1359" w:type="dxa"/>
          </w:tcPr>
          <w:p w14:paraId="014E385D" w14:textId="0AA89D8F" w:rsidR="00991D2B" w:rsidRPr="003E6428" w:rsidRDefault="00871585" w:rsidP="007F2991">
            <w:pPr>
              <w:jc w:val="center"/>
              <w:rPr>
                <w:rFonts w:ascii="Arial" w:hAnsi="Arial" w:cs="Arial"/>
                <w:sz w:val="20"/>
                <w:szCs w:val="20"/>
                <w:lang w:val="en-GB"/>
              </w:rPr>
            </w:pPr>
            <w:r w:rsidRPr="003E6428">
              <w:rPr>
                <w:rFonts w:ascii="Arial" w:hAnsi="Arial" w:cs="Arial"/>
                <w:sz w:val="20"/>
                <w:szCs w:val="20"/>
                <w:lang w:val="en-GB"/>
              </w:rPr>
              <w:fldChar w:fldCharType="begin"/>
            </w:r>
            <w:r w:rsidRPr="003E6428">
              <w:rPr>
                <w:rFonts w:ascii="Arial" w:hAnsi="Arial" w:cs="Arial"/>
                <w:sz w:val="20"/>
                <w:szCs w:val="20"/>
                <w:lang w:val="en-GB"/>
              </w:rPr>
              <w:instrText xml:space="preserve"> ADDIN EN.CITE &lt;EndNote&gt;&lt;Cite&gt;&lt;Author&gt;Robinson&lt;/Author&gt;&lt;Year&gt;2013&lt;/Year&gt;&lt;RecNum&gt;309&lt;/RecNum&gt;&lt;DisplayText&gt;(Robinson et al., 2013)&lt;/DisplayText&gt;&lt;record&gt;&lt;rec-number&gt;309&lt;/rec-number&gt;&lt;foreign-keys&gt;&lt;key app="EN" db-id="ex52txvfc02peteexa95wfzbxpztf522srav" timestamp="1751621580" guid="d2b986e9-49c9-4649-b5fd-c67db6d5317a"&gt;309&lt;/key&gt;&lt;/foreign-keys&gt;&lt;ref-type name="Journal Article"&gt;17&lt;/ref-type&gt;&lt;contributors&gt;&lt;authors&gt;&lt;author&gt;Robinson, Oliver C&lt;/author&gt;&lt;author&gt;Lopez, Frederick G&lt;/author&gt;&lt;author&gt;Ramos, Katherine&lt;/author&gt;&lt;author&gt;Nartova-Bochaver, Sofya&lt;/author&gt;&lt;/authors&gt;&lt;/contributors&gt;&lt;titles&gt;&lt;title&gt;Authenticity, social context, and well-being in the United States, England, and Russia: A three country comparative analysis&lt;/title&gt;&lt;secondary-title&gt;Journal of Cross-Cultural Psychology&lt;/secondary-title&gt;&lt;/titles&gt;&lt;periodical&gt;&lt;full-title&gt;Journal of Cross-Cultural Psychology&lt;/full-title&gt;&lt;/periodical&gt;&lt;pages&gt;719-737&lt;/pages&gt;&lt;volume&gt;44&lt;/volume&gt;&lt;number&gt;5&lt;/number&gt;&lt;dates&gt;&lt;year&gt;2013&lt;/year&gt;&lt;/dates&gt;&lt;isbn&gt;0022-0221&lt;/isbn&gt;&lt;urls&gt;&lt;/urls&gt;&lt;/record&gt;&lt;/Cite&gt;&lt;/EndNote&gt;</w:instrText>
            </w:r>
            <w:r w:rsidRPr="003E6428">
              <w:rPr>
                <w:rFonts w:ascii="Arial" w:hAnsi="Arial" w:cs="Arial"/>
                <w:sz w:val="20"/>
                <w:szCs w:val="20"/>
                <w:lang w:val="en-GB"/>
              </w:rPr>
              <w:fldChar w:fldCharType="separate"/>
            </w:r>
            <w:r w:rsidRPr="003E6428">
              <w:rPr>
                <w:rFonts w:ascii="Arial" w:hAnsi="Arial" w:cs="Arial"/>
                <w:noProof/>
                <w:sz w:val="20"/>
                <w:szCs w:val="20"/>
                <w:lang w:val="en-GB"/>
              </w:rPr>
              <w:t>(Robinson et al., 2013)</w:t>
            </w:r>
            <w:r w:rsidRPr="003E6428">
              <w:rPr>
                <w:rFonts w:ascii="Arial" w:hAnsi="Arial" w:cs="Arial"/>
                <w:sz w:val="20"/>
                <w:szCs w:val="20"/>
                <w:lang w:val="en-GB"/>
              </w:rPr>
              <w:fldChar w:fldCharType="end"/>
            </w:r>
          </w:p>
        </w:tc>
        <w:tc>
          <w:tcPr>
            <w:tcW w:w="1056" w:type="dxa"/>
          </w:tcPr>
          <w:p w14:paraId="30D502FB" w14:textId="773946FC" w:rsidR="00991D2B" w:rsidRPr="003E6428" w:rsidRDefault="00871585" w:rsidP="007F2991">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0DCD1FE7" w14:textId="77777777" w:rsidTr="00072300">
        <w:tc>
          <w:tcPr>
            <w:tcW w:w="2782" w:type="dxa"/>
            <w:vAlign w:val="center"/>
          </w:tcPr>
          <w:p w14:paraId="0EDFF1B9" w14:textId="17B206E1"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World Health Organization Quality of Life (WHO-</w:t>
            </w:r>
            <w:proofErr w:type="spellStart"/>
            <w:r w:rsidRPr="003E6428">
              <w:rPr>
                <w:rFonts w:ascii="Arial" w:hAnsi="Arial" w:cs="Arial"/>
                <w:sz w:val="20"/>
                <w:szCs w:val="20"/>
                <w:lang w:val="en-US"/>
              </w:rPr>
              <w:t>QoLBref</w:t>
            </w:r>
            <w:proofErr w:type="spellEnd"/>
            <w:r w:rsidRPr="003E6428">
              <w:rPr>
                <w:rFonts w:ascii="Arial" w:hAnsi="Arial" w:cs="Arial"/>
                <w:sz w:val="20"/>
                <w:szCs w:val="20"/>
                <w:lang w:val="en-US"/>
              </w:rPr>
              <w:t>)</w:t>
            </w:r>
            <w:r w:rsidR="00F2208B" w:rsidRPr="003E6428">
              <w:rPr>
                <w:rFonts w:ascii="Arial" w:hAnsi="Arial" w:cs="Arial"/>
                <w:sz w:val="20"/>
                <w:szCs w:val="20"/>
                <w:lang w:val="en-US"/>
              </w:rPr>
              <w:t xml:space="preserve"> </w:t>
            </w:r>
          </w:p>
        </w:tc>
        <w:tc>
          <w:tcPr>
            <w:tcW w:w="1370" w:type="dxa"/>
            <w:vAlign w:val="center"/>
          </w:tcPr>
          <w:p w14:paraId="4048FCFB" w14:textId="6A28D70E" w:rsidR="00991D2B" w:rsidRPr="003E6428" w:rsidRDefault="00F2208B"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D401DD" w:rsidRPr="003E6428">
              <w:rPr>
                <w:rFonts w:ascii="Arial" w:hAnsi="Arial" w:cs="Arial"/>
                <w:sz w:val="20"/>
                <w:szCs w:val="20"/>
                <w:lang w:val="en-US"/>
              </w:rPr>
              <w:instrText xml:space="preserve"> ADDIN ZOTERO_ITEM CSL_CITATION {"citationID":"QVPSNepz","properties":{"formattedCitation":"(Whoqol Group, 1998)","plainCitation":"(Whoqol Group, 1998)","noteIndex":0},"citationItems":[{"id":5560,"uris":["http://zotero.org/users/3433240/items/RBIT9B6M"],"itemData":{"id":5560,"type":"article-journal","container-title":"Psychological Medicine","ISSN":"1469-8978","issue":"3","page":"551-558","title":"Development of the World Health Organization WHOQOL-BREF quality of life assessment","volume":"28","author":[{"family":"Whoqol Group","given":""}],"issued":{"date-parts":[["1998"]]}}}],"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Whoqol Group, 1998)</w:t>
            </w:r>
            <w:r w:rsidRPr="003E6428">
              <w:rPr>
                <w:rFonts w:ascii="Arial" w:hAnsi="Arial" w:cs="Arial"/>
                <w:sz w:val="20"/>
                <w:szCs w:val="20"/>
                <w:lang w:val="en-US"/>
              </w:rPr>
              <w:fldChar w:fldCharType="end"/>
            </w:r>
          </w:p>
        </w:tc>
        <w:tc>
          <w:tcPr>
            <w:tcW w:w="1434" w:type="dxa"/>
            <w:vAlign w:val="center"/>
          </w:tcPr>
          <w:p w14:paraId="4B1DFA8E" w14:textId="14087F75" w:rsidR="00991D2B" w:rsidRPr="003E6428" w:rsidRDefault="00F2208B"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D401DD" w:rsidRPr="003E6428">
              <w:rPr>
                <w:rFonts w:ascii="Arial" w:hAnsi="Arial" w:cs="Arial"/>
                <w:sz w:val="20"/>
                <w:szCs w:val="20"/>
                <w:lang w:val="en-US"/>
              </w:rPr>
              <w:instrText xml:space="preserve"> ADDIN ZOTERO_ITEM CSL_CITATION {"citationID":"qJGt3zuO","properties":{"formattedCitation":"(Whoqol Group, 1998)","plainCitation":"(Whoqol Group, 1998)","noteIndex":0},"citationItems":[{"id":5560,"uris":["http://zotero.org/users/3433240/items/RBIT9B6M"],"itemData":{"id":5560,"type":"article-journal","container-title":"Psychological Medicine","ISSN":"1469-8978","issue":"3","page":"551-558","title":"Development of the World Health Organization WHOQOL-BREF quality of life assessment","volume":"28","author":[{"family":"Whoqol Group","given":""}],"issued":{"date-parts":[["1998"]]}}}],"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Whoqol Group, 1998)</w:t>
            </w:r>
            <w:r w:rsidRPr="003E6428">
              <w:rPr>
                <w:rFonts w:ascii="Arial" w:hAnsi="Arial" w:cs="Arial"/>
                <w:sz w:val="20"/>
                <w:szCs w:val="20"/>
                <w:lang w:val="en-US"/>
              </w:rPr>
              <w:fldChar w:fldCharType="end"/>
            </w:r>
          </w:p>
        </w:tc>
        <w:tc>
          <w:tcPr>
            <w:tcW w:w="1061" w:type="dxa"/>
          </w:tcPr>
          <w:p w14:paraId="5821FD77" w14:textId="2970647F" w:rsidR="00991D2B" w:rsidRPr="003E6428" w:rsidRDefault="00F2208B" w:rsidP="007F2991">
            <w:pPr>
              <w:jc w:val="center"/>
              <w:rPr>
                <w:rFonts w:ascii="Arial" w:hAnsi="Arial" w:cs="Arial"/>
                <w:sz w:val="20"/>
                <w:szCs w:val="20"/>
                <w:lang w:val="en-GB"/>
              </w:rPr>
            </w:pPr>
            <w:r w:rsidRPr="003E6428">
              <w:rPr>
                <w:rFonts w:ascii="Arial" w:hAnsi="Arial" w:cs="Arial"/>
                <w:sz w:val="20"/>
                <w:szCs w:val="20"/>
                <w:lang w:val="en-US"/>
              </w:rPr>
              <w:fldChar w:fldCharType="begin"/>
            </w:r>
            <w:r w:rsidR="00D401DD" w:rsidRPr="003E6428">
              <w:rPr>
                <w:rFonts w:ascii="Arial" w:hAnsi="Arial" w:cs="Arial"/>
                <w:sz w:val="20"/>
                <w:szCs w:val="20"/>
                <w:lang w:val="en-US"/>
              </w:rPr>
              <w:instrText xml:space="preserve"> ADDIN ZOTERO_ITEM CSL_CITATION {"citationID":"y6axycDG","properties":{"formattedCitation":"(Whoqol Group, 1998)","plainCitation":"(Whoqol Group, 1998)","noteIndex":0},"citationItems":[{"id":5560,"uris":["http://zotero.org/users/3433240/items/RBIT9B6M"],"itemData":{"id":5560,"type":"article-journal","container-title":"Psychological Medicine","ISSN":"1469-8978","issue":"3","page":"551-558","title":"Development of the World Health Organization WHOQOL-BREF quality of life assessment","volume":"28","author":[{"family":"Whoqol Group","given":""}],"issued":{"date-parts":[["1998"]]}}}],"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Whoqol Group, 1998)</w:t>
            </w:r>
            <w:r w:rsidRPr="003E6428">
              <w:rPr>
                <w:rFonts w:ascii="Arial" w:hAnsi="Arial" w:cs="Arial"/>
                <w:sz w:val="20"/>
                <w:szCs w:val="20"/>
                <w:lang w:val="en-US"/>
              </w:rPr>
              <w:fldChar w:fldCharType="end"/>
            </w:r>
          </w:p>
        </w:tc>
        <w:tc>
          <w:tcPr>
            <w:tcW w:w="1359" w:type="dxa"/>
          </w:tcPr>
          <w:p w14:paraId="2B059CF1" w14:textId="68A68A79" w:rsidR="00991D2B" w:rsidRPr="003E6428" w:rsidRDefault="00F2208B" w:rsidP="007F2991">
            <w:pPr>
              <w:jc w:val="center"/>
              <w:rPr>
                <w:rFonts w:ascii="Arial" w:hAnsi="Arial" w:cs="Arial"/>
                <w:sz w:val="20"/>
                <w:szCs w:val="20"/>
                <w:lang w:val="en-GB"/>
              </w:rPr>
            </w:pPr>
            <w:r w:rsidRPr="003E6428">
              <w:rPr>
                <w:rFonts w:ascii="Arial" w:hAnsi="Arial" w:cs="Arial"/>
                <w:sz w:val="20"/>
                <w:szCs w:val="20"/>
                <w:lang w:val="en-US"/>
              </w:rPr>
              <w:fldChar w:fldCharType="begin"/>
            </w:r>
            <w:r w:rsidR="00D401DD" w:rsidRPr="003E6428">
              <w:rPr>
                <w:rFonts w:ascii="Arial" w:hAnsi="Arial" w:cs="Arial"/>
                <w:sz w:val="20"/>
                <w:szCs w:val="20"/>
                <w:lang w:val="en-US"/>
              </w:rPr>
              <w:instrText xml:space="preserve"> ADDIN ZOTERO_ITEM CSL_CITATION {"citationID":"q1klDX6l","properties":{"formattedCitation":"(Whoqol Group, 1998)","plainCitation":"(Whoqol Group, 1998)","noteIndex":0},"citationItems":[{"id":5560,"uris":["http://zotero.org/users/3433240/items/RBIT9B6M"],"itemData":{"id":5560,"type":"article-journal","container-title":"Psychological Medicine","ISSN":"1469-8978","issue":"3","page":"551-558","title":"Development of the World Health Organization WHOQOL-BREF quality of life assessment","volume":"28","author":[{"family":"Whoqol Group","given":""}],"issued":{"date-parts":[["1998"]]}}}],"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Whoqol Group, 1998)</w:t>
            </w:r>
            <w:r w:rsidRPr="003E6428">
              <w:rPr>
                <w:rFonts w:ascii="Arial" w:hAnsi="Arial" w:cs="Arial"/>
                <w:sz w:val="20"/>
                <w:szCs w:val="20"/>
                <w:lang w:val="en-US"/>
              </w:rPr>
              <w:fldChar w:fldCharType="end"/>
            </w:r>
          </w:p>
        </w:tc>
        <w:tc>
          <w:tcPr>
            <w:tcW w:w="1056" w:type="dxa"/>
          </w:tcPr>
          <w:p w14:paraId="116293CF" w14:textId="3F587255" w:rsidR="00991D2B" w:rsidRPr="003E6428" w:rsidRDefault="00F2208B" w:rsidP="007F2991">
            <w:pPr>
              <w:jc w:val="center"/>
              <w:rPr>
                <w:rFonts w:ascii="Arial" w:hAnsi="Arial" w:cs="Arial"/>
                <w:sz w:val="20"/>
                <w:szCs w:val="20"/>
                <w:lang w:val="en-GB"/>
              </w:rPr>
            </w:pPr>
            <w:r w:rsidRPr="003E6428">
              <w:rPr>
                <w:rFonts w:ascii="Arial" w:hAnsi="Arial" w:cs="Arial"/>
                <w:sz w:val="20"/>
                <w:szCs w:val="20"/>
                <w:lang w:val="en-US"/>
              </w:rPr>
              <w:fldChar w:fldCharType="begin"/>
            </w:r>
            <w:r w:rsidR="00D401DD" w:rsidRPr="003E6428">
              <w:rPr>
                <w:rFonts w:ascii="Arial" w:hAnsi="Arial" w:cs="Arial"/>
                <w:sz w:val="20"/>
                <w:szCs w:val="20"/>
                <w:lang w:val="en-US"/>
              </w:rPr>
              <w:instrText xml:space="preserve"> ADDIN ZOTERO_ITEM CSL_CITATION {"citationID":"lXFhqsZg","properties":{"formattedCitation":"(Whoqol Group, 1998)","plainCitation":"(Whoqol Group, 1998)","noteIndex":0},"citationItems":[{"id":5560,"uris":["http://zotero.org/users/3433240/items/RBIT9B6M"],"itemData":{"id":5560,"type":"article-journal","container-title":"Psychological Medicine","ISSN":"1469-8978","issue":"3","page":"551-558","title":"Development of the World Health Organization WHOQOL-BREF quality of life assessment","volume":"28","author":[{"family":"Whoqol Group","given":""}],"issued":{"date-parts":[["1998"]]}}}],"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Whoqol Group, 1998)</w:t>
            </w:r>
            <w:r w:rsidRPr="003E6428">
              <w:rPr>
                <w:rFonts w:ascii="Arial" w:hAnsi="Arial" w:cs="Arial"/>
                <w:sz w:val="20"/>
                <w:szCs w:val="20"/>
                <w:lang w:val="en-US"/>
              </w:rPr>
              <w:fldChar w:fldCharType="end"/>
            </w:r>
          </w:p>
        </w:tc>
      </w:tr>
      <w:tr w:rsidR="00286B27" w:rsidRPr="003E6428" w14:paraId="3539305E" w14:textId="77777777" w:rsidTr="000D5CE9">
        <w:tc>
          <w:tcPr>
            <w:tcW w:w="2782" w:type="dxa"/>
            <w:vAlign w:val="center"/>
          </w:tcPr>
          <w:p w14:paraId="114DA122" w14:textId="5F53661D"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Subjective Happiness Scale </w:t>
            </w:r>
            <w:r w:rsidR="000C28C4" w:rsidRPr="003E6428">
              <w:rPr>
                <w:rFonts w:ascii="Arial" w:hAnsi="Arial" w:cs="Arial"/>
                <w:sz w:val="20"/>
                <w:szCs w:val="20"/>
                <w:lang w:val="en-US"/>
              </w:rPr>
              <w:t>(SHS)</w:t>
            </w:r>
          </w:p>
        </w:tc>
        <w:tc>
          <w:tcPr>
            <w:tcW w:w="1370" w:type="dxa"/>
            <w:vAlign w:val="center"/>
          </w:tcPr>
          <w:p w14:paraId="6A2B6260" w14:textId="17E27513" w:rsidR="00991D2B" w:rsidRPr="003E6428" w:rsidRDefault="00D401DD"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dRGalq6n","properties":{"formattedCitation":"(Swami et al., 2009)","plainCitation":"(Swami et al., 2009)","noteIndex":0},"citationItems":[{"id":5783,"uris":["http://zotero.org/users/3433240/items/77CKC85N"],"itemData":{"id":5783,"type":"article-journal","abstract":"The Subjective Happiness Scale (SHS) has recently been developed as a more complete measure for the assessment of molar subjective happiness. In the present study, we report on the translation and validation of German and Tagalog versions of the SHS and conduct an initial cross-cultural examination of subjective happiness. In Study 1, 960 participants in Austria completed a German version of the SHS, which showed a unidimensional structure, good internal consistency, and good convergent validity with other measures of subjective well-being. In Study 2, 182 participants in the Philippines completed a Tagalog version of the scale, which likewise had a unidimensional structure, high internal consistency, and good convergent validity. Finally, the results of Study 3 indicate that there were significant cross-cultural differences in subjective happiness. Specifically, participants in individualist Austria and Britain had higher SHS scores than their counterparts in collectivist Malaysia and the Philippines. Limitations of these studies are discussed.","container-title":"Social Indicators Research","DOI":"10.1007/s11205-008-9331-7","ISSN":"0303-8300","issue":"2","language":"en","note":"number: 2\npublisher: Springer","page":"393-406","source":"westminsterresearch.westminster.ac.uk","title":"Psychometric evaluation of the Tagalog and German subjective happiness scales and a cross-cultural comparison","volume":"93","author":[{"family":"Swami","given":"V."},{"family":"Stieger","given":"S."},{"family":"Voracek","given":"M."},{"family":"Dressler","given":"S. G."},{"family":"Eisma","given":"L."},{"family":"Furnham","given":"A."}],"issued":{"date-parts":[["2009",9]]}}}],"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Swami et al., 2009)</w:t>
            </w:r>
            <w:r w:rsidRPr="003E6428">
              <w:rPr>
                <w:rFonts w:ascii="Arial" w:hAnsi="Arial" w:cs="Arial"/>
                <w:sz w:val="20"/>
                <w:szCs w:val="20"/>
                <w:lang w:val="en-US"/>
              </w:rPr>
              <w:fldChar w:fldCharType="end"/>
            </w:r>
          </w:p>
        </w:tc>
        <w:tc>
          <w:tcPr>
            <w:tcW w:w="1434" w:type="dxa"/>
            <w:vAlign w:val="center"/>
          </w:tcPr>
          <w:p w14:paraId="1D69F297" w14:textId="246CFDF4" w:rsidR="00991D2B" w:rsidRPr="003E6428" w:rsidRDefault="008F2FE7"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z8rz2lbh","properties":{"formattedCitation":"(Lyubomirsky &amp; Lepper, 1999)","plainCitation":"(Lyubomirsky &amp; Lepper, 1999)","noteIndex":0},"citationItems":[{"id":5579,"uris":["http://zotero.org/users/3433240/items/KSL9XYLU"],"itemData":{"id":5579,"type":"article-journal","container-title":"Social indicators research","ISSN":"0303-8300","page":"137-155","title":"A measure of subjective happiness: Preliminary reliability and construct validation","volume":"46","author":[{"family":"Lyubomirsky","given":"Sonja"},{"family":"Lepper","given":"Heidi S."}],"issued":{"date-parts":[["1999"]]}}}],"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Lyubomirsky &amp; Lepper, 1999)</w:t>
            </w:r>
            <w:r w:rsidRPr="003E6428">
              <w:rPr>
                <w:rFonts w:ascii="Arial" w:hAnsi="Arial" w:cs="Arial"/>
                <w:sz w:val="20"/>
                <w:szCs w:val="20"/>
                <w:lang w:val="en-US"/>
              </w:rPr>
              <w:fldChar w:fldCharType="end"/>
            </w: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EN.CITE &lt;EndNote&gt;&lt;Cite&gt;&lt;Author&gt;Lyubomirsky&lt;/Author&gt;&lt;Year&gt;1999&lt;/Year&gt;&lt;RecNum&gt;133&lt;/RecNum&gt;&lt;DisplayText&gt;(Lyubomirsky &amp;amp; Lepper, 1999)&lt;/DisplayText&gt;&lt;record&gt;&lt;rec-number&gt;133&lt;/rec-number&gt;&lt;foreign-keys&gt;&lt;key app="EN" db-id="ex52txvfc02peteexa95wfzbxpztf522srav" timestamp="1721999554" guid="55849250-6a8f-4628-98ac-17c50bbf143a"&gt;133&lt;/key&gt;&lt;/foreign-keys&gt;&lt;ref-type name="Journal Article"&gt;17&lt;/ref-type&gt;&lt;contributors&gt;&lt;authors&gt;&lt;author&gt;Lyubomirsky, Sonja&lt;/author&gt;&lt;author&gt;Lepper, Heidi S&lt;/author&gt;&lt;/authors&gt;&lt;/contributors&gt;&lt;titles&gt;&lt;title&gt;A measure of subjective happiness: Preliminary reliability and construct validation&lt;/title&gt;&lt;secondary-title&gt;Social indicators research&lt;/secondary-title&gt;&lt;/titles&gt;&lt;periodical&gt;&lt;full-title&gt;Social indicators research&lt;/full-title&gt;&lt;/periodical&gt;&lt;pages&gt;137-155&lt;/pages&gt;&lt;volume&gt;46&lt;/volume&gt;&lt;dates&gt;&lt;year&gt;1999&lt;/year&gt;&lt;/dates&gt;&lt;isbn&gt;0303-8300&lt;/isbn&gt;&lt;urls&gt;&lt;/urls&gt;&lt;/record&gt;&lt;/Cite&gt;&lt;/EndNote&gt;</w:instrText>
            </w:r>
            <w:r w:rsidRPr="003E6428">
              <w:rPr>
                <w:rFonts w:ascii="Arial" w:hAnsi="Arial" w:cs="Arial"/>
                <w:sz w:val="20"/>
                <w:szCs w:val="20"/>
                <w:lang w:val="en-US"/>
              </w:rPr>
              <w:fldChar w:fldCharType="end"/>
            </w:r>
          </w:p>
        </w:tc>
        <w:tc>
          <w:tcPr>
            <w:tcW w:w="1061" w:type="dxa"/>
            <w:vAlign w:val="center"/>
          </w:tcPr>
          <w:p w14:paraId="048C4C0C" w14:textId="472E5B0F" w:rsidR="00991D2B" w:rsidRPr="003E6428" w:rsidRDefault="00286B27" w:rsidP="007F2991">
            <w:pPr>
              <w:jc w:val="center"/>
              <w:rPr>
                <w:rFonts w:ascii="Arial" w:hAnsi="Arial" w:cs="Arial"/>
                <w:sz w:val="20"/>
                <w:szCs w:val="20"/>
                <w:lang w:val="en-GB"/>
              </w:rPr>
            </w:pPr>
            <w:r w:rsidRPr="003E6428">
              <w:rPr>
                <w:rFonts w:ascii="Arial" w:hAnsi="Arial" w:cs="Arial"/>
                <w:sz w:val="20"/>
                <w:szCs w:val="20"/>
                <w:lang w:val="en-GB"/>
              </w:rPr>
              <w:fldChar w:fldCharType="begin"/>
            </w:r>
            <w:r w:rsidR="00871585" w:rsidRPr="003E6428">
              <w:rPr>
                <w:rFonts w:ascii="Arial" w:hAnsi="Arial" w:cs="Arial"/>
                <w:sz w:val="20"/>
                <w:szCs w:val="20"/>
                <w:lang w:val="en-GB"/>
              </w:rPr>
              <w:instrText xml:space="preserve"> ADDIN EN.CITE &lt;EndNote&gt;&lt;Cite&gt;&lt;Author&gt;Dogan&lt;/Author&gt;&lt;Year&gt;2013&lt;/Year&gt;&lt;RecNum&gt;307&lt;/RecNum&gt;&lt;DisplayText&gt;(Dogan &amp;amp; Totan, 2013)&lt;/DisplayText&gt;&lt;record&gt;&lt;rec-number&gt;307&lt;/rec-number&gt;&lt;foreign-keys&gt;&lt;key app="EN" db-id="ex52txvfc02peteexa95wfzbxpztf522srav" timestamp="1751620480" guid="7568d5b3-fdcd-4147-8080-e4bc309fdc3e"&gt;307&lt;/key&gt;&lt;/foreign-keys&gt;&lt;ref-type name="Journal Article"&gt;17&lt;/ref-type&gt;&lt;contributors&gt;&lt;authors&gt;&lt;author&gt;Dogan, T&lt;/author&gt;&lt;author&gt;Totan, T&lt;/author&gt;&lt;/authors&gt;&lt;/contributors&gt;&lt;titles&gt;&lt;title&gt;Psychometric properties of Turkish version of the Subjective Happiness Scale&lt;/title&gt;&lt;secondary-title&gt;The Journal of Happiness &amp;amp; Well-Being&lt;/secondary-title&gt;&lt;/titles&gt;&lt;periodical&gt;&lt;full-title&gt;The Journal of Happiness &amp;amp; Well-Being&lt;/full-title&gt;&lt;/periodical&gt;&lt;pages&gt;21-28&lt;/pages&gt;&lt;volume&gt;1&lt;/volume&gt;&lt;number&gt;1&lt;/number&gt;&lt;dates&gt;&lt;year&gt;2013&lt;/year&gt;&lt;/dates&gt;&lt;urls&gt;&lt;/urls&gt;&lt;/record&gt;&lt;/Cite&gt;&lt;/EndNote&gt;</w:instrText>
            </w:r>
            <w:r w:rsidRPr="003E6428">
              <w:rPr>
                <w:rFonts w:ascii="Arial" w:hAnsi="Arial" w:cs="Arial"/>
                <w:sz w:val="20"/>
                <w:szCs w:val="20"/>
                <w:lang w:val="en-GB"/>
              </w:rPr>
              <w:fldChar w:fldCharType="separate"/>
            </w:r>
            <w:r w:rsidRPr="003E6428">
              <w:rPr>
                <w:rFonts w:ascii="Arial" w:hAnsi="Arial" w:cs="Arial"/>
                <w:noProof/>
                <w:sz w:val="20"/>
                <w:szCs w:val="20"/>
                <w:lang w:val="en-GB"/>
              </w:rPr>
              <w:t>(Dogan &amp; Totan, 2013)</w:t>
            </w:r>
            <w:r w:rsidRPr="003E6428">
              <w:rPr>
                <w:rFonts w:ascii="Arial" w:hAnsi="Arial" w:cs="Arial"/>
                <w:sz w:val="20"/>
                <w:szCs w:val="20"/>
                <w:lang w:val="en-GB"/>
              </w:rPr>
              <w:fldChar w:fldCharType="end"/>
            </w:r>
          </w:p>
        </w:tc>
        <w:tc>
          <w:tcPr>
            <w:tcW w:w="1359" w:type="dxa"/>
          </w:tcPr>
          <w:p w14:paraId="02E3D402" w14:textId="77777777" w:rsidR="00991D2B" w:rsidRPr="003E6428" w:rsidRDefault="00871585" w:rsidP="007F2991">
            <w:pPr>
              <w:jc w:val="center"/>
              <w:rPr>
                <w:rFonts w:ascii="Arial" w:hAnsi="Arial" w:cs="Arial"/>
                <w:sz w:val="20"/>
                <w:szCs w:val="20"/>
                <w:lang w:val="en-GB"/>
              </w:rPr>
            </w:pPr>
            <w:r w:rsidRPr="003E6428">
              <w:rPr>
                <w:rFonts w:ascii="Arial" w:hAnsi="Arial" w:cs="Arial"/>
                <w:sz w:val="20"/>
                <w:szCs w:val="20"/>
                <w:lang w:val="en-GB"/>
              </w:rPr>
              <w:fldChar w:fldCharType="begin"/>
            </w:r>
            <w:r w:rsidRPr="003E6428">
              <w:rPr>
                <w:rFonts w:ascii="Arial" w:hAnsi="Arial" w:cs="Arial"/>
                <w:sz w:val="20"/>
                <w:szCs w:val="20"/>
                <w:lang w:val="en-GB"/>
              </w:rPr>
              <w:instrText xml:space="preserve"> ADDIN EN.CITE &lt;EndNote&gt;&lt;Cite&gt;&lt;Author&gt;Lyubomirsky&lt;/Author&gt;&lt;Year&gt;1999&lt;/Year&gt;&lt;RecNum&gt;133&lt;/RecNum&gt;&lt;DisplayText&gt;(Lyubomirsky &amp;amp; Lepper, 1999)&lt;/DisplayText&gt;&lt;record&gt;&lt;rec-number&gt;133&lt;/rec-number&gt;&lt;foreign-keys&gt;&lt;key app="EN" db-id="ex52txvfc02peteexa95wfzbxpztf522srav" timestamp="1721999554" guid="55849250-6a8f-4628-98ac-17c50bbf143a"&gt;133&lt;/key&gt;&lt;/foreign-keys&gt;&lt;ref-type name="Journal Article"&gt;17&lt;/ref-type&gt;&lt;contributors&gt;&lt;authors&gt;&lt;author&gt;Lyubomirsky, Sonja&lt;/author&gt;&lt;author&gt;Lepper, Heidi S&lt;/author&gt;&lt;/authors&gt;&lt;/contributors&gt;&lt;titles&gt;&lt;title&gt;A measure of subjective happiness: Preliminary reliability and construct validation&lt;/title&gt;&lt;secondary-title&gt;Social indicators research&lt;/secondary-title&gt;&lt;/titles&gt;&lt;periodical&gt;&lt;full-title&gt;Social indicators research&lt;/full-title&gt;&lt;/periodical&gt;&lt;pages&gt;137-155&lt;/pages&gt;&lt;volume&gt;46&lt;/volume&gt;&lt;dates&gt;&lt;year&gt;1999&lt;/year&gt;&lt;/dates&gt;&lt;isbn&gt;0303-8300&lt;/isbn&gt;&lt;urls&gt;&lt;/urls&gt;&lt;/record&gt;&lt;/Cite&gt;&lt;/EndNote&gt;</w:instrText>
            </w:r>
            <w:r w:rsidRPr="003E6428">
              <w:rPr>
                <w:rFonts w:ascii="Arial" w:hAnsi="Arial" w:cs="Arial"/>
                <w:sz w:val="20"/>
                <w:szCs w:val="20"/>
                <w:lang w:val="en-GB"/>
              </w:rPr>
              <w:fldChar w:fldCharType="separate"/>
            </w:r>
            <w:r w:rsidRPr="003E6428">
              <w:rPr>
                <w:rFonts w:ascii="Arial" w:hAnsi="Arial" w:cs="Arial"/>
                <w:noProof/>
                <w:sz w:val="20"/>
                <w:szCs w:val="20"/>
                <w:lang w:val="en-GB"/>
              </w:rPr>
              <w:t>(Lyubomirsky &amp; Lepper, 1999)</w:t>
            </w:r>
            <w:r w:rsidRPr="003E6428">
              <w:rPr>
                <w:rFonts w:ascii="Arial" w:hAnsi="Arial" w:cs="Arial"/>
                <w:sz w:val="20"/>
                <w:szCs w:val="20"/>
                <w:lang w:val="en-GB"/>
              </w:rPr>
              <w:fldChar w:fldCharType="end"/>
            </w:r>
          </w:p>
          <w:p w14:paraId="154E1CE3" w14:textId="3FDC32CE" w:rsidR="00871585" w:rsidRPr="003E6428" w:rsidRDefault="00871585" w:rsidP="007F2991">
            <w:pPr>
              <w:jc w:val="center"/>
              <w:rPr>
                <w:rFonts w:ascii="Arial" w:hAnsi="Arial" w:cs="Arial"/>
                <w:sz w:val="20"/>
                <w:szCs w:val="20"/>
                <w:lang w:val="en-GB"/>
              </w:rPr>
            </w:pPr>
          </w:p>
        </w:tc>
        <w:tc>
          <w:tcPr>
            <w:tcW w:w="1056" w:type="dxa"/>
          </w:tcPr>
          <w:p w14:paraId="70B6F09A" w14:textId="4D499BFA" w:rsidR="00991D2B" w:rsidRPr="003E6428" w:rsidRDefault="00871585" w:rsidP="00991D2B">
            <w:pPr>
              <w:jc w:val="center"/>
              <w:rPr>
                <w:rFonts w:ascii="Arial" w:hAnsi="Arial" w:cs="Arial"/>
                <w:sz w:val="20"/>
                <w:szCs w:val="20"/>
                <w:lang w:val="en-GB"/>
              </w:rPr>
            </w:pPr>
            <w:r w:rsidRPr="003E6428">
              <w:rPr>
                <w:rFonts w:ascii="Arial" w:hAnsi="Arial" w:cs="Arial"/>
                <w:sz w:val="20"/>
                <w:szCs w:val="20"/>
                <w:lang w:val="en-GB"/>
              </w:rPr>
              <w:t>X</w:t>
            </w:r>
          </w:p>
        </w:tc>
      </w:tr>
      <w:tr w:rsidR="007A3DBC" w:rsidRPr="003E6428" w14:paraId="5ED5A12B" w14:textId="77777777" w:rsidTr="007F2991">
        <w:tc>
          <w:tcPr>
            <w:tcW w:w="2782" w:type="dxa"/>
            <w:vAlign w:val="center"/>
          </w:tcPr>
          <w:p w14:paraId="01E6C7BF" w14:textId="53A98B2D" w:rsidR="007A3DBC" w:rsidRPr="003E6428" w:rsidRDefault="007A3DBC" w:rsidP="00C47D2E">
            <w:pPr>
              <w:autoSpaceDE w:val="0"/>
              <w:autoSpaceDN w:val="0"/>
              <w:adjustRightInd w:val="0"/>
              <w:ind w:right="114"/>
              <w:rPr>
                <w:rFonts w:ascii="Arial" w:hAnsi="Arial" w:cs="Arial"/>
                <w:sz w:val="20"/>
                <w:szCs w:val="20"/>
                <w:lang w:val="en-US"/>
              </w:rPr>
            </w:pPr>
            <w:proofErr w:type="spellStart"/>
            <w:r w:rsidRPr="003E6428">
              <w:rPr>
                <w:rFonts w:ascii="Arial" w:hAnsi="Arial" w:cs="Arial"/>
                <w:sz w:val="20"/>
                <w:szCs w:val="20"/>
                <w:lang w:val="en-US"/>
              </w:rPr>
              <w:t>MyLifeTracker</w:t>
            </w:r>
            <w:proofErr w:type="spellEnd"/>
          </w:p>
        </w:tc>
        <w:tc>
          <w:tcPr>
            <w:tcW w:w="1370" w:type="dxa"/>
            <w:vAlign w:val="center"/>
          </w:tcPr>
          <w:p w14:paraId="0D89A7D5" w14:textId="56621EFA" w:rsidR="007A3DBC" w:rsidRPr="003E6428" w:rsidRDefault="00554C41"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AA</w:t>
            </w:r>
          </w:p>
        </w:tc>
        <w:tc>
          <w:tcPr>
            <w:tcW w:w="1434" w:type="dxa"/>
            <w:vAlign w:val="center"/>
          </w:tcPr>
          <w:p w14:paraId="74F847C2" w14:textId="48D6A1B9" w:rsidR="007A3DBC" w:rsidRPr="003E6428" w:rsidRDefault="00554C41"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DL0DoC9b","properties":{"formattedCitation":"(Kwan et al., 2018)","plainCitation":"(Kwan et al., 2018)","noteIndex":0},"citationItems":[{"id":6000,"uris":["http://zotero.org/users/3433240/items/3MUCY33C"],"itemData":{"id":6000,"type":"article-journal","abstract":"Purpose\nRoutine outcome measures are now being designed for session-by-session use, with emphasis on clinically meaningful items and sensitivity to change. Despite an increasing mental health service focus for young people aged 12–25 years, there is a lack of outcome measures that are designed to be used across this age group. Consequently, MyLifeTracker (MLT) was developed as a brief mental health outcome measure designed for young people for routine use. It consists of the following five items targeting areas of importance to young people: general well-being, day-to-day activities, relationships with friends, relationships with family, and general coping.\n\nParticipants and methods\nThe measure was tested with 75,893 young people aged 12–25 years attending headspace centers across Australia for mental health-related issues.\n\nResults\nMLT showed a robust unidimensional factor structure and appropriate reliability. It exhibited good concurrent validity against well-validated measures of psychological distress, well-being, functioning, and life satisfaction. The measure was further demonstrated to be sensitive to change.\n\nConclusion\nMLT provides a psychometrically sound mental health outcome measure for young people. The measure taps into items that are meaningful to young people and provides an additional clinical support tool for clinicians and clients during therapy. The measure is brief and easy to use and has been incorporated into an electronic system that routinely tracks session-by-session change and produces time-series charts for the ease of use and interpretation.","container-title":"Psychology Research and Behavior Management","DOI":"10.2147/PRBM.S152342","ISSN":"1179-1578","journalAbbreviation":"Psychol Res Behav Manag","note":"PMID: 29662330\nPMCID: PMC5892955","page":"67-77","source":"PubMed Central","title":"Development and validation of MyLifeTracker: a routine outcome measure for youth mental health","title-short":"Development and validation of MyLifeTracker","volume":"11","author":[{"family":"Kwan","given":"Benjamin"},{"family":"Rickwood","given":"Debra J"},{"family":"Telford","given":"Nic R"}],"issued":{"date-parts":[["2018",4,3]]}}}],"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Kwan et al., 2018)</w:t>
            </w:r>
            <w:r w:rsidRPr="003E6428">
              <w:rPr>
                <w:rFonts w:ascii="Arial" w:hAnsi="Arial" w:cs="Arial"/>
                <w:sz w:val="20"/>
                <w:szCs w:val="20"/>
                <w:lang w:val="en-US"/>
              </w:rPr>
              <w:fldChar w:fldCharType="end"/>
            </w:r>
          </w:p>
        </w:tc>
        <w:tc>
          <w:tcPr>
            <w:tcW w:w="1061" w:type="dxa"/>
            <w:vAlign w:val="center"/>
          </w:tcPr>
          <w:p w14:paraId="73E5C2DA" w14:textId="249911DA" w:rsidR="007A3DBC" w:rsidRPr="003E6428" w:rsidRDefault="007A3DBC" w:rsidP="007A3DBC">
            <w:pPr>
              <w:jc w:val="center"/>
              <w:rPr>
                <w:rFonts w:ascii="Arial" w:hAnsi="Arial" w:cs="Arial"/>
                <w:sz w:val="20"/>
                <w:szCs w:val="20"/>
                <w:lang w:val="en-GB"/>
              </w:rPr>
            </w:pPr>
            <w:r w:rsidRPr="003E6428">
              <w:rPr>
                <w:rFonts w:ascii="Arial" w:hAnsi="Arial" w:cs="Arial"/>
                <w:sz w:val="20"/>
                <w:szCs w:val="20"/>
                <w:lang w:val="en-GB"/>
              </w:rPr>
              <w:t>X</w:t>
            </w:r>
          </w:p>
        </w:tc>
        <w:tc>
          <w:tcPr>
            <w:tcW w:w="1359" w:type="dxa"/>
          </w:tcPr>
          <w:p w14:paraId="50711C41" w14:textId="10B37BD8" w:rsidR="007A3DBC" w:rsidRPr="003E6428" w:rsidRDefault="007A3DBC" w:rsidP="007A3DBC">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1E55DB95" w14:textId="50A2C836" w:rsidR="007A3DBC" w:rsidRPr="003E6428" w:rsidRDefault="007A3DBC"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2CD97997" w14:textId="77777777" w:rsidTr="00072300">
        <w:tc>
          <w:tcPr>
            <w:tcW w:w="2782" w:type="dxa"/>
            <w:vAlign w:val="center"/>
          </w:tcPr>
          <w:p w14:paraId="6E0159B1" w14:textId="1D815F06"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Climate Change Related Distress and Impairment Scale </w:t>
            </w:r>
            <w:r w:rsidR="00D65F8B" w:rsidRPr="003E6428">
              <w:rPr>
                <w:rFonts w:ascii="Arial" w:hAnsi="Arial" w:cs="Arial"/>
                <w:sz w:val="20"/>
                <w:szCs w:val="20"/>
                <w:lang w:val="en-US"/>
              </w:rPr>
              <w:t>(CC-DIS)</w:t>
            </w:r>
          </w:p>
        </w:tc>
        <w:tc>
          <w:tcPr>
            <w:tcW w:w="1370" w:type="dxa"/>
            <w:vAlign w:val="center"/>
          </w:tcPr>
          <w:p w14:paraId="44DAC972" w14:textId="144DF650" w:rsidR="00991D2B" w:rsidRPr="003E6428" w:rsidRDefault="00D401DD"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6A6B33" w:rsidRPr="003E6428">
              <w:rPr>
                <w:rFonts w:ascii="Arial" w:hAnsi="Arial" w:cs="Arial"/>
                <w:sz w:val="20"/>
                <w:szCs w:val="20"/>
                <w:lang w:val="en-US"/>
              </w:rPr>
              <w:instrText xml:space="preserve"> ADDIN ZOTERO_ITEM CSL_CITATION {"citationID":"JuRCF1PT","properties":{"formattedCitation":"(Hepp et al., 2023)","plainCitation":"(Hepp et al., 2023)","noteIndex":0},"citationItems":[{"id":1580,"uris":["http://zotero.org/users/3433240/items/UXHGWDN3"],"itemData":{"id":1580,"type":"article-journal","abstract":"Governmental agencies and the medical and psychological professions are calling for a greater focus on the negative mental health effects of climate change (CC). As a first step, the field needs measures to distinguish affective/emotional distress due to CC from impairment that requires further scientific and diagnostic attention and that may require treatment in the future. To this end, we constructed the climate change distress and impairment scale, which distinguishes CC distress (spanning anger, anxiety, and sadness) from impairment. In four studies (N = 1699), we developed and validated English and German versions of the scale. Across samples, spanning 2021–2022, CC distress was at least moderate, while we observed general moderate to high levels of distress and low to moderate levels of impairment. In three English-speaking samples, younger individuals and women were most affected by CC distress, whereas this was not the case in a German-speaking sample, suggesting sociopolitical influencing factors. We demonstrate convergent validity with previous measures and discriminant validity for general negative affectivity and depressive and generalized anxiety disorder symptoms, which underlines that CC distress is not in itself pathological. Employing a fully incentivized social dilemma paradigm, we demonstrate that CC distress and (to a lesser degree) CC impairment predict pro-environmental behavior, underscoring them as possible drivers, and targets, of climate-change mitigation efforts.","container-title":"Scientific Reports","DOI":"10.1038/s41598-023-37573-4","ISSN":"2045-2322","issue":"1","journalAbbreviation":"Sci Rep","language":"en","license":"2023 The Author(s)","note":"number: 1\npublisher: Nature Publishing Group","page":"11272","source":"www.nature.com","title":"Introduction and behavioral validation of the climate change distress and impairment scale","volume":"13","author":[{"family":"Hepp","given":"Johanna"},{"family":"Klein","given":"Sina A."},{"family":"Horsten","given":"Luisa K."},{"family":"Urbild","given":"Jana"},{"family":"Lane","given":"Sean P."}],"issued":{"date-parts":[["2023",7,12]]}}}],"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Hepp et al., 2023)</w:t>
            </w:r>
            <w:r w:rsidRPr="003E6428">
              <w:rPr>
                <w:rFonts w:ascii="Arial" w:hAnsi="Arial" w:cs="Arial"/>
                <w:sz w:val="20"/>
                <w:szCs w:val="20"/>
                <w:lang w:val="en-US"/>
              </w:rPr>
              <w:fldChar w:fldCharType="end"/>
            </w:r>
          </w:p>
        </w:tc>
        <w:tc>
          <w:tcPr>
            <w:tcW w:w="1434" w:type="dxa"/>
            <w:vAlign w:val="center"/>
          </w:tcPr>
          <w:p w14:paraId="186EF4DB" w14:textId="41DC7BED" w:rsidR="00991D2B" w:rsidRPr="003E6428" w:rsidRDefault="00D401DD"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6A6B33" w:rsidRPr="003E6428">
              <w:rPr>
                <w:rFonts w:ascii="Arial" w:hAnsi="Arial" w:cs="Arial"/>
                <w:sz w:val="20"/>
                <w:szCs w:val="20"/>
                <w:lang w:val="en-US"/>
              </w:rPr>
              <w:instrText xml:space="preserve"> ADDIN ZOTERO_ITEM CSL_CITATION {"citationID":"FrMvoCpP","properties":{"formattedCitation":"(Hepp et al., 2023)","plainCitation":"(Hepp et al., 2023)","noteIndex":0},"citationItems":[{"id":1580,"uris":["http://zotero.org/users/3433240/items/UXHGWDN3"],"itemData":{"id":1580,"type":"article-journal","abstract":"Governmental agencies and the medical and psychological professions are calling for a greater focus on the negative mental health effects of climate change (CC). As a first step, the field needs measures to distinguish affective/emotional distress due to CC from impairment that requires further scientific and diagnostic attention and that may require treatment in the future. To this end, we constructed the climate change distress and impairment scale, which distinguishes CC distress (spanning anger, anxiety, and sadness) from impairment. In four studies (N = 1699), we developed and validated English and German versions of the scale. Across samples, spanning 2021–2022, CC distress was at least moderate, while we observed general moderate to high levels of distress and low to moderate levels of impairment. In three English-speaking samples, younger individuals and women were most affected by CC distress, whereas this was not the case in a German-speaking sample, suggesting sociopolitical influencing factors. We demonstrate convergent validity with previous measures and discriminant validity for general negative affectivity and depressive and generalized anxiety disorder symptoms, which underlines that CC distress is not in itself pathological. Employing a fully incentivized social dilemma paradigm, we demonstrate that CC distress and (to a lesser degree) CC impairment predict pro-environmental behavior, underscoring them as possible drivers, and targets, of climate-change mitigation efforts.","container-title":"Scientific Reports","DOI":"10.1038/s41598-023-37573-4","ISSN":"2045-2322","issue":"1","journalAbbreviation":"Sci Rep","language":"en","license":"2023 The Author(s)","note":"number: 1\npublisher: Nature Publishing Group","page":"11272","source":"www.nature.com","title":"Introduction and behavioral validation of the climate change distress and impairment scale","volume":"13","author":[{"family":"Hepp","given":"Johanna"},{"family":"Klein","given":"Sina A."},{"family":"Horsten","given":"Luisa K."},{"family":"Urbild","given":"Jana"},{"family":"Lane","given":"Sean P."}],"issued":{"date-parts":[["2023",7,12]]}}}],"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Hepp et al., 2023)</w:t>
            </w:r>
            <w:r w:rsidRPr="003E6428">
              <w:rPr>
                <w:rFonts w:ascii="Arial" w:hAnsi="Arial" w:cs="Arial"/>
                <w:sz w:val="20"/>
                <w:szCs w:val="20"/>
                <w:lang w:val="en-US"/>
              </w:rPr>
              <w:fldChar w:fldCharType="end"/>
            </w:r>
          </w:p>
        </w:tc>
        <w:tc>
          <w:tcPr>
            <w:tcW w:w="1061" w:type="dxa"/>
          </w:tcPr>
          <w:p w14:paraId="73B4323F" w14:textId="4EA91E88"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62F8A008" w14:textId="734538AD"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77204A90" w14:textId="67093FB7"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1094204C" w14:textId="77777777" w:rsidTr="00072300">
        <w:tc>
          <w:tcPr>
            <w:tcW w:w="2782" w:type="dxa"/>
            <w:vAlign w:val="center"/>
          </w:tcPr>
          <w:p w14:paraId="2E1A5253" w14:textId="0AB892FF"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Pro-Environmental </w:t>
            </w:r>
            <w:proofErr w:type="spellStart"/>
            <w:r w:rsidRPr="003E6428">
              <w:rPr>
                <w:rFonts w:ascii="Arial" w:hAnsi="Arial" w:cs="Arial"/>
                <w:sz w:val="20"/>
                <w:szCs w:val="20"/>
                <w:lang w:val="en-US"/>
              </w:rPr>
              <w:t>Behaviours</w:t>
            </w:r>
            <w:proofErr w:type="spellEnd"/>
            <w:r w:rsidRPr="003E6428">
              <w:rPr>
                <w:rFonts w:ascii="Arial" w:hAnsi="Arial" w:cs="Arial"/>
                <w:sz w:val="20"/>
                <w:szCs w:val="20"/>
                <w:lang w:val="en-US"/>
              </w:rPr>
              <w:t xml:space="preserve"> Measure</w:t>
            </w:r>
            <w:r w:rsidR="00D65F8B" w:rsidRPr="003E6428">
              <w:rPr>
                <w:rFonts w:ascii="Arial" w:hAnsi="Arial" w:cs="Arial"/>
                <w:sz w:val="20"/>
                <w:szCs w:val="20"/>
                <w:lang w:val="en-US"/>
              </w:rPr>
              <w:t xml:space="preserve">, </w:t>
            </w:r>
            <w:proofErr w:type="spellStart"/>
            <w:r w:rsidR="00D65F8B" w:rsidRPr="003E6428">
              <w:rPr>
                <w:rFonts w:ascii="Arial" w:hAnsi="Arial" w:cs="Arial"/>
                <w:sz w:val="20"/>
                <w:szCs w:val="20"/>
                <w:lang w:val="en-US"/>
              </w:rPr>
              <w:t>adapted</w:t>
            </w:r>
            <w:r w:rsidR="00C47D2E" w:rsidRPr="003E6428">
              <w:rPr>
                <w:rFonts w:ascii="Arial" w:hAnsi="Arial" w:cs="Arial"/>
                <w:sz w:val="20"/>
                <w:szCs w:val="20"/>
                <w:lang w:val="en-US"/>
              </w:rPr>
              <w:t>adapted</w:t>
            </w:r>
            <w:proofErr w:type="spellEnd"/>
          </w:p>
        </w:tc>
        <w:tc>
          <w:tcPr>
            <w:tcW w:w="1370" w:type="dxa"/>
            <w:vAlign w:val="center"/>
          </w:tcPr>
          <w:p w14:paraId="42D50408" w14:textId="46AF48B1" w:rsidR="00991D2B" w:rsidRPr="003E6428" w:rsidRDefault="001E5D7C"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A2</w:t>
            </w:r>
            <w:r w:rsidR="00513A02" w:rsidRPr="003E6428">
              <w:rPr>
                <w:rFonts w:ascii="Arial" w:hAnsi="Arial" w:cs="Arial"/>
                <w:sz w:val="20"/>
                <w:szCs w:val="20"/>
                <w:lang w:val="en-US"/>
              </w:rPr>
              <w:t xml:space="preserve"> with modifications</w:t>
            </w:r>
          </w:p>
        </w:tc>
        <w:tc>
          <w:tcPr>
            <w:tcW w:w="1434" w:type="dxa"/>
            <w:vAlign w:val="center"/>
          </w:tcPr>
          <w:p w14:paraId="0108847F" w14:textId="61D2B88A" w:rsidR="00991D2B" w:rsidRPr="003E6428" w:rsidRDefault="007F2991"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 xml:space="preserve">C1 </w:t>
            </w:r>
            <w:r w:rsidR="00513A02" w:rsidRPr="003E6428">
              <w:rPr>
                <w:rFonts w:ascii="Arial" w:hAnsi="Arial" w:cs="Arial"/>
                <w:sz w:val="20"/>
                <w:szCs w:val="20"/>
                <w:lang w:val="en-US"/>
              </w:rPr>
              <w:t>(mo</w:t>
            </w:r>
            <w:r w:rsidR="007543DF" w:rsidRPr="003E6428">
              <w:rPr>
                <w:rFonts w:ascii="Arial" w:hAnsi="Arial" w:cs="Arial"/>
                <w:sz w:val="20"/>
                <w:szCs w:val="20"/>
                <w:lang w:val="en-US"/>
              </w:rPr>
              <w:t>difications from original scale</w:t>
            </w:r>
            <w:r w:rsidR="00C47D2E" w:rsidRPr="003E6428">
              <w:rPr>
                <w:rFonts w:ascii="Arial" w:hAnsi="Arial" w:cs="Arial"/>
                <w:sz w:val="20"/>
                <w:szCs w:val="20"/>
                <w:lang w:val="en-US"/>
              </w:rPr>
              <w:t xml:space="preserve"> – Stanley et al., 2021</w:t>
            </w:r>
            <w:r w:rsidR="007543DF" w:rsidRPr="003E6428">
              <w:rPr>
                <w:rFonts w:ascii="Arial" w:hAnsi="Arial" w:cs="Arial"/>
                <w:sz w:val="20"/>
                <w:szCs w:val="20"/>
                <w:lang w:val="en-US"/>
              </w:rPr>
              <w:t>)</w:t>
            </w:r>
          </w:p>
        </w:tc>
        <w:tc>
          <w:tcPr>
            <w:tcW w:w="1061" w:type="dxa"/>
          </w:tcPr>
          <w:p w14:paraId="3ECFAA98" w14:textId="57C1A1CE"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359" w:type="dxa"/>
          </w:tcPr>
          <w:p w14:paraId="3FD05460" w14:textId="419C4832"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3641ACEF" w14:textId="60C5B8FB"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28017D" w14:paraId="51CC5C09" w14:textId="77777777" w:rsidTr="00072300">
        <w:tc>
          <w:tcPr>
            <w:tcW w:w="2782" w:type="dxa"/>
          </w:tcPr>
          <w:p w14:paraId="4FC39246" w14:textId="483B02E6" w:rsidR="008542B1" w:rsidRPr="003E6428" w:rsidRDefault="008542B1" w:rsidP="00991D2B">
            <w:pPr>
              <w:autoSpaceDE w:val="0"/>
              <w:autoSpaceDN w:val="0"/>
              <w:adjustRightInd w:val="0"/>
              <w:ind w:right="114"/>
              <w:rPr>
                <w:rFonts w:ascii="Arial" w:hAnsi="Arial" w:cs="Arial"/>
                <w:sz w:val="20"/>
                <w:szCs w:val="20"/>
                <w:lang w:val="en-US"/>
              </w:rPr>
            </w:pPr>
            <w:r w:rsidRPr="003E6428">
              <w:rPr>
                <w:rFonts w:ascii="Arial" w:hAnsi="Arial" w:cs="Arial"/>
                <w:b/>
                <w:sz w:val="20"/>
                <w:szCs w:val="20"/>
                <w:lang w:val="en-US"/>
              </w:rPr>
              <w:lastRenderedPageBreak/>
              <w:t>Help-seeking and service use</w:t>
            </w:r>
          </w:p>
        </w:tc>
        <w:tc>
          <w:tcPr>
            <w:tcW w:w="1370" w:type="dxa"/>
            <w:vAlign w:val="center"/>
          </w:tcPr>
          <w:p w14:paraId="1CCF6C5C" w14:textId="77777777" w:rsidR="008542B1" w:rsidRPr="003E6428" w:rsidRDefault="008542B1" w:rsidP="007F2991">
            <w:pPr>
              <w:autoSpaceDE w:val="0"/>
              <w:autoSpaceDN w:val="0"/>
              <w:adjustRightInd w:val="0"/>
              <w:ind w:right="114"/>
              <w:jc w:val="center"/>
              <w:rPr>
                <w:rFonts w:ascii="Arial" w:hAnsi="Arial" w:cs="Arial"/>
                <w:sz w:val="20"/>
                <w:szCs w:val="20"/>
                <w:lang w:val="en-US"/>
              </w:rPr>
            </w:pPr>
          </w:p>
        </w:tc>
        <w:tc>
          <w:tcPr>
            <w:tcW w:w="1434" w:type="dxa"/>
          </w:tcPr>
          <w:p w14:paraId="5C7CD299" w14:textId="77777777" w:rsidR="008542B1" w:rsidRPr="003E6428" w:rsidRDefault="008542B1" w:rsidP="007F2991">
            <w:pPr>
              <w:autoSpaceDE w:val="0"/>
              <w:autoSpaceDN w:val="0"/>
              <w:adjustRightInd w:val="0"/>
              <w:ind w:right="114"/>
              <w:jc w:val="center"/>
              <w:rPr>
                <w:rFonts w:ascii="Arial" w:hAnsi="Arial" w:cs="Arial"/>
                <w:sz w:val="20"/>
                <w:szCs w:val="20"/>
                <w:lang w:val="en-US"/>
              </w:rPr>
            </w:pPr>
          </w:p>
        </w:tc>
        <w:tc>
          <w:tcPr>
            <w:tcW w:w="1061" w:type="dxa"/>
          </w:tcPr>
          <w:p w14:paraId="3BA814DE" w14:textId="77777777" w:rsidR="008542B1" w:rsidRPr="003E6428" w:rsidRDefault="008542B1" w:rsidP="007F2991">
            <w:pPr>
              <w:jc w:val="center"/>
              <w:rPr>
                <w:rFonts w:ascii="Arial" w:hAnsi="Arial" w:cs="Arial"/>
                <w:sz w:val="20"/>
                <w:szCs w:val="20"/>
                <w:highlight w:val="yellow"/>
                <w:lang w:val="en-GB"/>
              </w:rPr>
            </w:pPr>
          </w:p>
        </w:tc>
        <w:tc>
          <w:tcPr>
            <w:tcW w:w="1359" w:type="dxa"/>
          </w:tcPr>
          <w:p w14:paraId="3A3567F5" w14:textId="77777777" w:rsidR="008542B1" w:rsidRPr="003E6428" w:rsidRDefault="008542B1" w:rsidP="007F2991">
            <w:pPr>
              <w:jc w:val="center"/>
              <w:rPr>
                <w:rFonts w:ascii="Arial" w:hAnsi="Arial" w:cs="Arial"/>
                <w:sz w:val="20"/>
                <w:szCs w:val="20"/>
                <w:lang w:val="en-GB"/>
              </w:rPr>
            </w:pPr>
          </w:p>
        </w:tc>
        <w:tc>
          <w:tcPr>
            <w:tcW w:w="1056" w:type="dxa"/>
          </w:tcPr>
          <w:p w14:paraId="2DE1FDA5" w14:textId="77777777" w:rsidR="008542B1" w:rsidRPr="003E6428" w:rsidRDefault="008542B1" w:rsidP="00991D2B">
            <w:pPr>
              <w:jc w:val="center"/>
              <w:rPr>
                <w:rFonts w:ascii="Arial" w:hAnsi="Arial" w:cs="Arial"/>
                <w:sz w:val="20"/>
                <w:szCs w:val="20"/>
                <w:lang w:val="en-GB"/>
              </w:rPr>
            </w:pPr>
          </w:p>
        </w:tc>
      </w:tr>
      <w:tr w:rsidR="009040BB" w:rsidRPr="003E6428" w14:paraId="55946B6B" w14:textId="77777777" w:rsidTr="00072300">
        <w:tc>
          <w:tcPr>
            <w:tcW w:w="2782" w:type="dxa"/>
          </w:tcPr>
          <w:p w14:paraId="4D96852F" w14:textId="4EDC975D" w:rsidR="009040BB" w:rsidRPr="003E6428" w:rsidRDefault="009040BB" w:rsidP="00991D2B">
            <w:pPr>
              <w:autoSpaceDE w:val="0"/>
              <w:autoSpaceDN w:val="0"/>
              <w:adjustRightInd w:val="0"/>
              <w:ind w:right="114"/>
              <w:rPr>
                <w:rFonts w:ascii="Arial" w:hAnsi="Arial" w:cs="Arial"/>
                <w:i/>
                <w:sz w:val="20"/>
                <w:szCs w:val="20"/>
                <w:lang w:val="en-US"/>
              </w:rPr>
            </w:pPr>
            <w:r w:rsidRPr="003E6428">
              <w:rPr>
                <w:rFonts w:ascii="Arial" w:hAnsi="Arial" w:cs="Arial"/>
                <w:i/>
                <w:sz w:val="20"/>
                <w:szCs w:val="20"/>
                <w:lang w:val="en-US"/>
              </w:rPr>
              <w:t>Interview</w:t>
            </w:r>
          </w:p>
        </w:tc>
        <w:tc>
          <w:tcPr>
            <w:tcW w:w="1370" w:type="dxa"/>
            <w:vAlign w:val="center"/>
          </w:tcPr>
          <w:p w14:paraId="22802A14" w14:textId="77777777" w:rsidR="009040BB" w:rsidRPr="003E6428" w:rsidRDefault="009040BB" w:rsidP="007F2991">
            <w:pPr>
              <w:autoSpaceDE w:val="0"/>
              <w:autoSpaceDN w:val="0"/>
              <w:adjustRightInd w:val="0"/>
              <w:ind w:right="114"/>
              <w:jc w:val="center"/>
              <w:rPr>
                <w:rFonts w:ascii="Arial" w:hAnsi="Arial" w:cs="Arial"/>
                <w:sz w:val="20"/>
                <w:szCs w:val="20"/>
                <w:lang w:val="en-US"/>
              </w:rPr>
            </w:pPr>
          </w:p>
        </w:tc>
        <w:tc>
          <w:tcPr>
            <w:tcW w:w="1434" w:type="dxa"/>
          </w:tcPr>
          <w:p w14:paraId="29DAF81D" w14:textId="77777777" w:rsidR="009040BB" w:rsidRPr="003E6428" w:rsidRDefault="009040BB" w:rsidP="007F2991">
            <w:pPr>
              <w:autoSpaceDE w:val="0"/>
              <w:autoSpaceDN w:val="0"/>
              <w:adjustRightInd w:val="0"/>
              <w:ind w:right="114"/>
              <w:jc w:val="center"/>
              <w:rPr>
                <w:rFonts w:ascii="Arial" w:hAnsi="Arial" w:cs="Arial"/>
                <w:sz w:val="20"/>
                <w:szCs w:val="20"/>
                <w:lang w:val="en-US"/>
              </w:rPr>
            </w:pPr>
          </w:p>
        </w:tc>
        <w:tc>
          <w:tcPr>
            <w:tcW w:w="1061" w:type="dxa"/>
          </w:tcPr>
          <w:p w14:paraId="506D48E0" w14:textId="77777777" w:rsidR="009040BB" w:rsidRPr="003E6428" w:rsidRDefault="009040BB" w:rsidP="007F2991">
            <w:pPr>
              <w:jc w:val="center"/>
              <w:rPr>
                <w:rFonts w:ascii="Arial" w:hAnsi="Arial" w:cs="Arial"/>
                <w:sz w:val="20"/>
                <w:szCs w:val="20"/>
                <w:highlight w:val="yellow"/>
                <w:lang w:val="en-GB"/>
              </w:rPr>
            </w:pPr>
          </w:p>
        </w:tc>
        <w:tc>
          <w:tcPr>
            <w:tcW w:w="1359" w:type="dxa"/>
          </w:tcPr>
          <w:p w14:paraId="0B919923" w14:textId="77777777" w:rsidR="009040BB" w:rsidRPr="003E6428" w:rsidRDefault="009040BB" w:rsidP="007F2991">
            <w:pPr>
              <w:jc w:val="center"/>
              <w:rPr>
                <w:rFonts w:ascii="Arial" w:hAnsi="Arial" w:cs="Arial"/>
                <w:sz w:val="20"/>
                <w:szCs w:val="20"/>
                <w:lang w:val="en-GB"/>
              </w:rPr>
            </w:pPr>
          </w:p>
        </w:tc>
        <w:tc>
          <w:tcPr>
            <w:tcW w:w="1056" w:type="dxa"/>
          </w:tcPr>
          <w:p w14:paraId="6BAC8C6F" w14:textId="77777777" w:rsidR="009040BB" w:rsidRPr="003E6428" w:rsidRDefault="009040BB" w:rsidP="00991D2B">
            <w:pPr>
              <w:jc w:val="center"/>
              <w:rPr>
                <w:rFonts w:ascii="Arial" w:hAnsi="Arial" w:cs="Arial"/>
                <w:sz w:val="20"/>
                <w:szCs w:val="20"/>
                <w:lang w:val="en-GB"/>
              </w:rPr>
            </w:pPr>
          </w:p>
        </w:tc>
      </w:tr>
      <w:tr w:rsidR="00286B27" w:rsidRPr="003E6428" w14:paraId="10D164E4" w14:textId="77777777" w:rsidTr="00072300">
        <w:tc>
          <w:tcPr>
            <w:tcW w:w="2782" w:type="dxa"/>
          </w:tcPr>
          <w:p w14:paraId="1DA7C46D" w14:textId="62E45743" w:rsidR="00991D2B" w:rsidRPr="003E6428" w:rsidRDefault="00991D2B" w:rsidP="00D65F8B">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Nottingham Onset Schedule – </w:t>
            </w:r>
            <w:r w:rsidR="00D65F8B" w:rsidRPr="003E6428">
              <w:rPr>
                <w:rFonts w:ascii="Arial" w:hAnsi="Arial" w:cs="Arial"/>
                <w:sz w:val="20"/>
                <w:szCs w:val="20"/>
                <w:lang w:val="en-US"/>
              </w:rPr>
              <w:t>adapted</w:t>
            </w:r>
          </w:p>
        </w:tc>
        <w:tc>
          <w:tcPr>
            <w:tcW w:w="1370" w:type="dxa"/>
            <w:vAlign w:val="center"/>
          </w:tcPr>
          <w:p w14:paraId="482741A5" w14:textId="361C5A2A" w:rsidR="00991D2B" w:rsidRPr="003E6428" w:rsidRDefault="006B0A1A"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C2 and modified (extension towards disorders other than psychotic)</w:t>
            </w:r>
          </w:p>
        </w:tc>
        <w:tc>
          <w:tcPr>
            <w:tcW w:w="1434" w:type="dxa"/>
          </w:tcPr>
          <w:p w14:paraId="388D81E4" w14:textId="77777777" w:rsidR="007F2991" w:rsidRPr="003E6428" w:rsidRDefault="00A1625C"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X</w:t>
            </w:r>
            <w:r w:rsidR="007543DF" w:rsidRPr="003E6428">
              <w:rPr>
                <w:rFonts w:ascii="Arial" w:hAnsi="Arial" w:cs="Arial"/>
                <w:sz w:val="20"/>
                <w:szCs w:val="20"/>
                <w:lang w:val="en-US"/>
              </w:rPr>
              <w:t xml:space="preserve"> </w:t>
            </w:r>
          </w:p>
          <w:p w14:paraId="25DAD966" w14:textId="77777777" w:rsidR="00991D2B" w:rsidRPr="003E6428" w:rsidRDefault="007543DF"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completed in German version)</w:t>
            </w:r>
          </w:p>
          <w:p w14:paraId="4DE55E44" w14:textId="77777777" w:rsidR="00D65F8B" w:rsidRPr="003E6428" w:rsidRDefault="00D65F8B" w:rsidP="007F2991">
            <w:pPr>
              <w:autoSpaceDE w:val="0"/>
              <w:autoSpaceDN w:val="0"/>
              <w:adjustRightInd w:val="0"/>
              <w:ind w:right="114"/>
              <w:jc w:val="center"/>
              <w:rPr>
                <w:rFonts w:ascii="Arial" w:hAnsi="Arial" w:cs="Arial"/>
                <w:sz w:val="20"/>
                <w:szCs w:val="20"/>
                <w:lang w:val="en-US"/>
              </w:rPr>
            </w:pPr>
          </w:p>
          <w:p w14:paraId="250E2BB0" w14:textId="735E431F" w:rsidR="00D65F8B" w:rsidRPr="003E6428" w:rsidRDefault="00D65F8B"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EN.CITE &lt;EndNote&gt;&lt;Cite&gt;&lt;Author&gt;Singh&lt;/Author&gt;&lt;Year&gt;2005&lt;/Year&gt;&lt;RecNum&gt;16&lt;/RecNum&gt;&lt;DisplayText&gt;(Singh et al., 2005)&lt;/DisplayText&gt;&lt;record&gt;&lt;rec-number&gt;16&lt;/rec-number&gt;&lt;foreign-keys&gt;&lt;key app="EN" db-id="ex52txvfc02peteexa95wfzbxpztf522srav" timestamp="1714657118" guid="2e51ae8e-b565-466d-8a61-c2430f11ddfe"&gt;16&lt;/key&gt;&lt;/foreign-keys&gt;&lt;ref-type name="Journal Article"&gt;17&lt;/ref-type&gt;&lt;contributors&gt;&lt;authors&gt;&lt;author&gt;Singh, Swaran P&lt;/author&gt;&lt;author&gt;Cooper, John E&lt;/author&gt;&lt;author&gt;Fisher, Helen L&lt;/author&gt;&lt;author&gt;Tarrant, C Jane&lt;/author&gt;&lt;author&gt;Lloyd, Tuhina&lt;/author&gt;&lt;author&gt;Banjo, Jumi&lt;/author&gt;&lt;author&gt;Corfe, Sarah&lt;/author&gt;&lt;author&gt;Jones, Peter&lt;/author&gt;&lt;/authors&gt;&lt;/contributors&gt;&lt;titles&gt;&lt;title&gt;Determining the chronology and components of psychosis onset: The Nottingham Onset Schedule (NOS)&lt;/title&gt;&lt;secondary-title&gt;Schizophrenia research&lt;/secondary-title&gt;&lt;/titles&gt;&lt;periodical&gt;&lt;full-title&gt;Schizophrenia research&lt;/full-title&gt;&lt;/periodical&gt;&lt;pages&gt;117-130&lt;/pages&gt;&lt;volume&gt;80&lt;/volume&gt;&lt;number&gt;1&lt;/number&gt;&lt;dates&gt;&lt;year&gt;2005&lt;/year&gt;&lt;/dates&gt;&lt;isbn&gt;0920-9964&lt;/isbn&gt;&lt;urls&gt;&lt;/urls&gt;&lt;/record&gt;&lt;/Cite&gt;&lt;/EndNote&gt;</w:instrText>
            </w:r>
            <w:r w:rsidRPr="003E6428">
              <w:rPr>
                <w:rFonts w:ascii="Arial" w:hAnsi="Arial" w:cs="Arial"/>
                <w:sz w:val="20"/>
                <w:szCs w:val="20"/>
                <w:lang w:val="en-US"/>
              </w:rPr>
              <w:fldChar w:fldCharType="separate"/>
            </w:r>
            <w:r w:rsidRPr="003E6428">
              <w:rPr>
                <w:rFonts w:ascii="Arial" w:hAnsi="Arial" w:cs="Arial"/>
                <w:noProof/>
                <w:sz w:val="20"/>
                <w:szCs w:val="20"/>
                <w:lang w:val="en-US"/>
              </w:rPr>
              <w:t>(Singh et al., 2005)</w:t>
            </w:r>
            <w:r w:rsidRPr="003E6428">
              <w:rPr>
                <w:rFonts w:ascii="Arial" w:hAnsi="Arial" w:cs="Arial"/>
                <w:sz w:val="20"/>
                <w:szCs w:val="20"/>
                <w:lang w:val="en-US"/>
              </w:rPr>
              <w:fldChar w:fldCharType="end"/>
            </w:r>
          </w:p>
        </w:tc>
        <w:tc>
          <w:tcPr>
            <w:tcW w:w="1061" w:type="dxa"/>
          </w:tcPr>
          <w:p w14:paraId="2BAEC320" w14:textId="0521897A" w:rsidR="00991D2B" w:rsidRPr="003E6428" w:rsidRDefault="00A1625C" w:rsidP="007F2991">
            <w:pPr>
              <w:jc w:val="center"/>
              <w:rPr>
                <w:rFonts w:ascii="Arial" w:hAnsi="Arial" w:cs="Arial"/>
                <w:sz w:val="20"/>
                <w:szCs w:val="20"/>
                <w:lang w:val="en-GB"/>
              </w:rPr>
            </w:pPr>
            <w:r w:rsidRPr="003E6428">
              <w:rPr>
                <w:rFonts w:ascii="Arial" w:hAnsi="Arial" w:cs="Arial"/>
                <w:sz w:val="20"/>
                <w:szCs w:val="20"/>
                <w:lang w:val="en-GB"/>
              </w:rPr>
              <w:t>X</w:t>
            </w:r>
            <w:r w:rsidR="007543DF" w:rsidRPr="003E6428">
              <w:rPr>
                <w:rFonts w:ascii="Arial" w:hAnsi="Arial" w:cs="Arial"/>
                <w:sz w:val="20"/>
                <w:szCs w:val="20"/>
                <w:lang w:val="en-GB"/>
              </w:rPr>
              <w:t xml:space="preserve"> </w:t>
            </w:r>
            <w:r w:rsidR="007543DF" w:rsidRPr="003E6428">
              <w:rPr>
                <w:rFonts w:ascii="Arial" w:hAnsi="Arial" w:cs="Arial"/>
                <w:sz w:val="20"/>
                <w:szCs w:val="20"/>
                <w:lang w:val="en-US"/>
              </w:rPr>
              <w:t>(completed in German version)</w:t>
            </w:r>
          </w:p>
        </w:tc>
        <w:tc>
          <w:tcPr>
            <w:tcW w:w="1359" w:type="dxa"/>
          </w:tcPr>
          <w:p w14:paraId="6B947B06" w14:textId="77777777" w:rsidR="007F2991"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r w:rsidR="007543DF" w:rsidRPr="003E6428">
              <w:rPr>
                <w:rFonts w:ascii="Arial" w:hAnsi="Arial" w:cs="Arial"/>
                <w:sz w:val="20"/>
                <w:szCs w:val="20"/>
                <w:lang w:val="en-GB"/>
              </w:rPr>
              <w:t xml:space="preserve"> </w:t>
            </w:r>
          </w:p>
          <w:p w14:paraId="6A806156" w14:textId="0EFBC3D5" w:rsidR="00991D2B" w:rsidRPr="003E6428" w:rsidRDefault="007543DF" w:rsidP="007F2991">
            <w:pPr>
              <w:jc w:val="center"/>
              <w:rPr>
                <w:rFonts w:ascii="Arial" w:hAnsi="Arial" w:cs="Arial"/>
                <w:sz w:val="20"/>
                <w:szCs w:val="20"/>
                <w:highlight w:val="yellow"/>
                <w:lang w:val="en-GB"/>
              </w:rPr>
            </w:pPr>
            <w:r w:rsidRPr="003E6428">
              <w:rPr>
                <w:rFonts w:ascii="Arial" w:hAnsi="Arial" w:cs="Arial"/>
                <w:sz w:val="20"/>
                <w:szCs w:val="20"/>
                <w:lang w:val="en-US"/>
              </w:rPr>
              <w:t>(completed in German version)</w:t>
            </w:r>
          </w:p>
        </w:tc>
        <w:tc>
          <w:tcPr>
            <w:tcW w:w="1056" w:type="dxa"/>
          </w:tcPr>
          <w:p w14:paraId="5A2321B8" w14:textId="41E9B358" w:rsidR="00991D2B" w:rsidRPr="003E6428" w:rsidRDefault="00991D2B" w:rsidP="00991D2B">
            <w:pPr>
              <w:jc w:val="center"/>
              <w:rPr>
                <w:rFonts w:ascii="Arial" w:hAnsi="Arial" w:cs="Arial"/>
                <w:sz w:val="20"/>
                <w:szCs w:val="20"/>
                <w:highlight w:val="yellow"/>
                <w:lang w:val="en-GB"/>
              </w:rPr>
            </w:pPr>
            <w:r w:rsidRPr="003E6428">
              <w:rPr>
                <w:rFonts w:ascii="Arial" w:hAnsi="Arial" w:cs="Arial"/>
                <w:sz w:val="20"/>
                <w:szCs w:val="20"/>
                <w:lang w:val="en-GB"/>
              </w:rPr>
              <w:t>X</w:t>
            </w:r>
            <w:r w:rsidR="007543DF" w:rsidRPr="003E6428">
              <w:rPr>
                <w:rFonts w:ascii="Arial" w:hAnsi="Arial" w:cs="Arial"/>
                <w:sz w:val="20"/>
                <w:szCs w:val="20"/>
                <w:lang w:val="en-GB"/>
              </w:rPr>
              <w:t xml:space="preserve"> </w:t>
            </w:r>
            <w:r w:rsidR="007543DF" w:rsidRPr="003E6428">
              <w:rPr>
                <w:rFonts w:ascii="Arial" w:hAnsi="Arial" w:cs="Arial"/>
                <w:sz w:val="20"/>
                <w:szCs w:val="20"/>
                <w:lang w:val="en-US"/>
              </w:rPr>
              <w:t>(completed in German version)</w:t>
            </w:r>
          </w:p>
        </w:tc>
      </w:tr>
      <w:tr w:rsidR="009040BB" w:rsidRPr="003E6428" w14:paraId="16FA6CBC" w14:textId="77777777" w:rsidTr="00072300">
        <w:tc>
          <w:tcPr>
            <w:tcW w:w="2782" w:type="dxa"/>
          </w:tcPr>
          <w:p w14:paraId="586143C4" w14:textId="0EB59BE5" w:rsidR="009040BB" w:rsidRPr="003E6428" w:rsidRDefault="009040BB" w:rsidP="00D65F8B">
            <w:pPr>
              <w:autoSpaceDE w:val="0"/>
              <w:autoSpaceDN w:val="0"/>
              <w:adjustRightInd w:val="0"/>
              <w:ind w:right="114"/>
              <w:rPr>
                <w:rFonts w:ascii="Arial" w:hAnsi="Arial" w:cs="Arial"/>
                <w:i/>
                <w:sz w:val="20"/>
                <w:szCs w:val="20"/>
                <w:lang w:val="en-US"/>
              </w:rPr>
            </w:pPr>
            <w:r w:rsidRPr="003E6428">
              <w:rPr>
                <w:rFonts w:ascii="Arial" w:hAnsi="Arial" w:cs="Arial"/>
                <w:i/>
                <w:sz w:val="20"/>
                <w:szCs w:val="20"/>
                <w:lang w:val="en-US"/>
              </w:rPr>
              <w:t>Self-report</w:t>
            </w:r>
          </w:p>
        </w:tc>
        <w:tc>
          <w:tcPr>
            <w:tcW w:w="1370" w:type="dxa"/>
            <w:vAlign w:val="center"/>
          </w:tcPr>
          <w:p w14:paraId="26719849" w14:textId="77777777" w:rsidR="009040BB" w:rsidRPr="003E6428" w:rsidRDefault="009040BB" w:rsidP="007F2991">
            <w:pPr>
              <w:autoSpaceDE w:val="0"/>
              <w:autoSpaceDN w:val="0"/>
              <w:adjustRightInd w:val="0"/>
              <w:ind w:right="114"/>
              <w:jc w:val="center"/>
              <w:rPr>
                <w:rFonts w:ascii="Arial" w:hAnsi="Arial" w:cs="Arial"/>
                <w:sz w:val="20"/>
                <w:szCs w:val="20"/>
                <w:lang w:val="en-US"/>
              </w:rPr>
            </w:pPr>
          </w:p>
        </w:tc>
        <w:tc>
          <w:tcPr>
            <w:tcW w:w="1434" w:type="dxa"/>
          </w:tcPr>
          <w:p w14:paraId="6EEBF971" w14:textId="77777777" w:rsidR="009040BB" w:rsidRPr="003E6428" w:rsidRDefault="009040BB" w:rsidP="007F2991">
            <w:pPr>
              <w:autoSpaceDE w:val="0"/>
              <w:autoSpaceDN w:val="0"/>
              <w:adjustRightInd w:val="0"/>
              <w:ind w:right="114"/>
              <w:jc w:val="center"/>
              <w:rPr>
                <w:rFonts w:ascii="Arial" w:hAnsi="Arial" w:cs="Arial"/>
                <w:sz w:val="20"/>
                <w:szCs w:val="20"/>
                <w:lang w:val="en-US"/>
              </w:rPr>
            </w:pPr>
          </w:p>
        </w:tc>
        <w:tc>
          <w:tcPr>
            <w:tcW w:w="1061" w:type="dxa"/>
          </w:tcPr>
          <w:p w14:paraId="6DCD447B" w14:textId="77777777" w:rsidR="009040BB" w:rsidRPr="003E6428" w:rsidRDefault="009040BB" w:rsidP="007F2991">
            <w:pPr>
              <w:jc w:val="center"/>
              <w:rPr>
                <w:rFonts w:ascii="Arial" w:hAnsi="Arial" w:cs="Arial"/>
                <w:sz w:val="20"/>
                <w:szCs w:val="20"/>
                <w:lang w:val="en-GB"/>
              </w:rPr>
            </w:pPr>
          </w:p>
        </w:tc>
        <w:tc>
          <w:tcPr>
            <w:tcW w:w="1359" w:type="dxa"/>
          </w:tcPr>
          <w:p w14:paraId="76C91A31" w14:textId="77777777" w:rsidR="009040BB" w:rsidRPr="003E6428" w:rsidRDefault="009040BB" w:rsidP="007F2991">
            <w:pPr>
              <w:jc w:val="center"/>
              <w:rPr>
                <w:rFonts w:ascii="Arial" w:hAnsi="Arial" w:cs="Arial"/>
                <w:sz w:val="20"/>
                <w:szCs w:val="20"/>
                <w:lang w:val="en-GB"/>
              </w:rPr>
            </w:pPr>
          </w:p>
        </w:tc>
        <w:tc>
          <w:tcPr>
            <w:tcW w:w="1056" w:type="dxa"/>
          </w:tcPr>
          <w:p w14:paraId="1BFEBF37" w14:textId="77777777" w:rsidR="009040BB" w:rsidRPr="003E6428" w:rsidRDefault="009040BB" w:rsidP="00991D2B">
            <w:pPr>
              <w:jc w:val="center"/>
              <w:rPr>
                <w:rFonts w:ascii="Arial" w:hAnsi="Arial" w:cs="Arial"/>
                <w:sz w:val="20"/>
                <w:szCs w:val="20"/>
                <w:lang w:val="en-GB"/>
              </w:rPr>
            </w:pPr>
          </w:p>
        </w:tc>
      </w:tr>
      <w:tr w:rsidR="00286B27" w:rsidRPr="003E6428" w14:paraId="754F9EAE" w14:textId="77777777" w:rsidTr="00072300">
        <w:tc>
          <w:tcPr>
            <w:tcW w:w="2782" w:type="dxa"/>
          </w:tcPr>
          <w:p w14:paraId="4C183886" w14:textId="7D9FB846"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Pathways to Care; </w:t>
            </w:r>
            <w:r w:rsidR="00C47D2E" w:rsidRPr="003E6428">
              <w:rPr>
                <w:rFonts w:ascii="Arial" w:hAnsi="Arial" w:cs="Arial"/>
                <w:sz w:val="20"/>
                <w:szCs w:val="20"/>
                <w:lang w:val="en-US"/>
              </w:rPr>
              <w:t>adapted</w:t>
            </w:r>
          </w:p>
        </w:tc>
        <w:tc>
          <w:tcPr>
            <w:tcW w:w="1370" w:type="dxa"/>
            <w:vAlign w:val="center"/>
          </w:tcPr>
          <w:p w14:paraId="583D4146" w14:textId="6C0AE63C" w:rsidR="00991D2B" w:rsidRPr="003E6428" w:rsidRDefault="00513A02"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Self-created</w:t>
            </w:r>
          </w:p>
        </w:tc>
        <w:tc>
          <w:tcPr>
            <w:tcW w:w="1434" w:type="dxa"/>
          </w:tcPr>
          <w:p w14:paraId="40FDF70B" w14:textId="02B30BFF" w:rsidR="00991D2B" w:rsidRPr="003E6428" w:rsidRDefault="00F25E95"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fldData xml:space="preserve">PEVuZE5vdGU+PENpdGU+PEF1dGhvcj5Nb3JnYW48L0F1dGhvcj48WWVhcj4yMDA1PC9ZZWFyPjxS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</w:fldData>
              </w:fldChar>
            </w:r>
            <w:r w:rsidRPr="003E6428">
              <w:rPr>
                <w:rFonts w:ascii="Arial" w:hAnsi="Arial" w:cs="Arial"/>
                <w:sz w:val="20"/>
                <w:szCs w:val="20"/>
                <w:lang w:val="en-US"/>
              </w:rPr>
              <w:instrText xml:space="preserve"> ADDIN EN.CITE </w:instrText>
            </w:r>
            <w:r w:rsidRPr="003E6428">
              <w:rPr>
                <w:rFonts w:ascii="Arial" w:hAnsi="Arial" w:cs="Arial"/>
                <w:sz w:val="20"/>
                <w:szCs w:val="20"/>
                <w:lang w:val="en-US"/>
              </w:rPr>
              <w:fldChar w:fldCharType="begin">
                <w:fldData xml:space="preserve">PEVuZE5vdGU+PENpdGU+PEF1dGhvcj5Nb3JnYW48L0F1dGhvcj48WWVhcj4yMDA1PC9ZZWFyPjxS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</w:fldData>
              </w:fldChar>
            </w:r>
            <w:r w:rsidRPr="003E6428">
              <w:rPr>
                <w:rFonts w:ascii="Arial" w:hAnsi="Arial" w:cs="Arial"/>
                <w:sz w:val="20"/>
                <w:szCs w:val="20"/>
                <w:lang w:val="en-US"/>
              </w:rPr>
              <w:instrText xml:space="preserve"> ADDIN EN.CITE.DATA </w:instrText>
            </w:r>
            <w:r w:rsidRPr="003E6428">
              <w:rPr>
                <w:rFonts w:ascii="Arial" w:hAnsi="Arial" w:cs="Arial"/>
                <w:sz w:val="20"/>
                <w:szCs w:val="20"/>
                <w:lang w:val="en-US"/>
              </w:rPr>
            </w:r>
            <w:r w:rsidRPr="003E6428">
              <w:rPr>
                <w:rFonts w:ascii="Arial" w:hAnsi="Arial" w:cs="Arial"/>
                <w:sz w:val="20"/>
                <w:szCs w:val="20"/>
                <w:lang w:val="en-US"/>
              </w:rPr>
              <w:fldChar w:fldCharType="end"/>
            </w:r>
            <w:r w:rsidRPr="003E6428">
              <w:rPr>
                <w:rFonts w:ascii="Arial" w:hAnsi="Arial" w:cs="Arial"/>
                <w:sz w:val="20"/>
                <w:szCs w:val="20"/>
                <w:lang w:val="en-US"/>
              </w:rPr>
            </w:r>
            <w:r w:rsidRPr="003E6428">
              <w:rPr>
                <w:rFonts w:ascii="Arial" w:hAnsi="Arial" w:cs="Arial"/>
                <w:sz w:val="20"/>
                <w:szCs w:val="20"/>
                <w:lang w:val="en-US"/>
              </w:rPr>
              <w:fldChar w:fldCharType="separate"/>
            </w:r>
            <w:r w:rsidRPr="003E6428">
              <w:rPr>
                <w:rFonts w:ascii="Arial" w:hAnsi="Arial" w:cs="Arial"/>
                <w:noProof/>
                <w:sz w:val="20"/>
                <w:szCs w:val="20"/>
                <w:lang w:val="en-US"/>
              </w:rPr>
              <w:t>(Morgan et al., 2005)</w:t>
            </w:r>
            <w:r w:rsidRPr="003E6428">
              <w:rPr>
                <w:rFonts w:ascii="Arial" w:hAnsi="Arial" w:cs="Arial"/>
                <w:sz w:val="20"/>
                <w:szCs w:val="20"/>
                <w:lang w:val="en-US"/>
              </w:rPr>
              <w:fldChar w:fldCharType="end"/>
            </w:r>
            <w:r w:rsidRPr="003E6428">
              <w:rPr>
                <w:rFonts w:ascii="Arial" w:hAnsi="Arial" w:cs="Arial"/>
                <w:sz w:val="20"/>
                <w:szCs w:val="20"/>
                <w:lang w:val="en-US"/>
              </w:rPr>
              <w:t xml:space="preserve"> and </w:t>
            </w:r>
            <w:r w:rsidR="003877DC" w:rsidRPr="003E6428">
              <w:rPr>
                <w:rFonts w:ascii="Arial" w:hAnsi="Arial" w:cs="Arial"/>
                <w:sz w:val="20"/>
                <w:szCs w:val="20"/>
                <w:lang w:val="en-US"/>
              </w:rPr>
              <w:t xml:space="preserve">C1 </w:t>
            </w:r>
            <w:r w:rsidRPr="003E6428">
              <w:rPr>
                <w:rFonts w:ascii="Arial" w:hAnsi="Arial" w:cs="Arial"/>
                <w:sz w:val="20"/>
                <w:szCs w:val="20"/>
                <w:lang w:val="en-US"/>
              </w:rPr>
              <w:t>(modifications)</w:t>
            </w:r>
          </w:p>
        </w:tc>
        <w:tc>
          <w:tcPr>
            <w:tcW w:w="1061" w:type="dxa"/>
          </w:tcPr>
          <w:p w14:paraId="69FB27F3" w14:textId="71681D94" w:rsidR="00991D2B" w:rsidRPr="003E6428" w:rsidRDefault="001E5D7C" w:rsidP="007F2991">
            <w:pPr>
              <w:jc w:val="center"/>
              <w:rPr>
                <w:rFonts w:ascii="Arial" w:hAnsi="Arial" w:cs="Arial"/>
                <w:sz w:val="20"/>
                <w:szCs w:val="20"/>
              </w:rPr>
            </w:pPr>
            <w:r w:rsidRPr="003E6428">
              <w:rPr>
                <w:rFonts w:ascii="Arial" w:hAnsi="Arial" w:cs="Arial"/>
                <w:sz w:val="20"/>
                <w:szCs w:val="20"/>
              </w:rPr>
              <w:t>B1</w:t>
            </w:r>
          </w:p>
        </w:tc>
        <w:tc>
          <w:tcPr>
            <w:tcW w:w="1359" w:type="dxa"/>
          </w:tcPr>
          <w:p w14:paraId="63389601" w14:textId="15C49C5D" w:rsidR="00991D2B" w:rsidRPr="003E6428" w:rsidRDefault="00991D2B" w:rsidP="007F2991">
            <w:pPr>
              <w:jc w:val="center"/>
              <w:rPr>
                <w:rFonts w:ascii="Arial" w:hAnsi="Arial" w:cs="Arial"/>
                <w:sz w:val="20"/>
                <w:szCs w:val="20"/>
                <w:highlight w:val="yellow"/>
                <w:lang w:val="en-GB"/>
              </w:rPr>
            </w:pPr>
            <w:r w:rsidRPr="003E6428">
              <w:rPr>
                <w:rFonts w:ascii="Arial" w:hAnsi="Arial" w:cs="Arial"/>
                <w:sz w:val="20"/>
                <w:szCs w:val="20"/>
                <w:lang w:val="en-GB"/>
              </w:rPr>
              <w:t>X</w:t>
            </w:r>
          </w:p>
        </w:tc>
        <w:tc>
          <w:tcPr>
            <w:tcW w:w="1056" w:type="dxa"/>
          </w:tcPr>
          <w:p w14:paraId="0CDF8074" w14:textId="6217035E" w:rsidR="00991D2B" w:rsidRPr="003E6428" w:rsidRDefault="00991D2B" w:rsidP="00991D2B">
            <w:pPr>
              <w:jc w:val="center"/>
              <w:rPr>
                <w:rFonts w:ascii="Arial" w:hAnsi="Arial" w:cs="Arial"/>
                <w:sz w:val="20"/>
                <w:szCs w:val="20"/>
                <w:highlight w:val="yellow"/>
                <w:lang w:val="en-GB"/>
              </w:rPr>
            </w:pPr>
            <w:r w:rsidRPr="003E6428">
              <w:rPr>
                <w:rFonts w:ascii="Arial" w:hAnsi="Arial" w:cs="Arial"/>
                <w:sz w:val="20"/>
                <w:szCs w:val="20"/>
                <w:lang w:val="en-GB"/>
              </w:rPr>
              <w:t>X</w:t>
            </w:r>
          </w:p>
        </w:tc>
      </w:tr>
      <w:tr w:rsidR="00286B27" w:rsidRPr="003E6428" w14:paraId="6872340B" w14:textId="77777777" w:rsidTr="006164B6">
        <w:tc>
          <w:tcPr>
            <w:tcW w:w="2782" w:type="dxa"/>
            <w:shd w:val="clear" w:color="auto" w:fill="auto"/>
          </w:tcPr>
          <w:p w14:paraId="0A87706D" w14:textId="736D4226" w:rsidR="00991D2B" w:rsidRPr="003E6428" w:rsidRDefault="006164B6"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Trust in mental health professionals and science</w:t>
            </w:r>
            <w:r w:rsidR="00991D2B" w:rsidRPr="003E6428">
              <w:rPr>
                <w:rFonts w:ascii="Arial" w:hAnsi="Arial" w:cs="Arial"/>
                <w:sz w:val="20"/>
                <w:szCs w:val="20"/>
                <w:lang w:val="en-US"/>
              </w:rPr>
              <w:t xml:space="preserve"> </w:t>
            </w:r>
          </w:p>
        </w:tc>
        <w:tc>
          <w:tcPr>
            <w:tcW w:w="1370" w:type="dxa"/>
            <w:vAlign w:val="center"/>
          </w:tcPr>
          <w:p w14:paraId="08F0B8C7" w14:textId="4A4FA21C" w:rsidR="00991D2B" w:rsidRPr="003E6428" w:rsidRDefault="00513A02"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Self-created</w:t>
            </w:r>
          </w:p>
        </w:tc>
        <w:tc>
          <w:tcPr>
            <w:tcW w:w="1434" w:type="dxa"/>
          </w:tcPr>
          <w:p w14:paraId="15ED6018" w14:textId="37353952" w:rsidR="00991D2B" w:rsidRPr="003E6428" w:rsidRDefault="006164B6"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C1</w:t>
            </w:r>
          </w:p>
        </w:tc>
        <w:tc>
          <w:tcPr>
            <w:tcW w:w="1061" w:type="dxa"/>
          </w:tcPr>
          <w:p w14:paraId="4E8C3C3B" w14:textId="373A2305"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359" w:type="dxa"/>
          </w:tcPr>
          <w:p w14:paraId="74EF7028" w14:textId="32AF4F43" w:rsidR="00991D2B" w:rsidRPr="003E6428" w:rsidRDefault="00991D2B" w:rsidP="007F2991">
            <w:pPr>
              <w:jc w:val="center"/>
              <w:rPr>
                <w:rFonts w:ascii="Arial" w:hAnsi="Arial" w:cs="Arial"/>
                <w:sz w:val="20"/>
                <w:szCs w:val="20"/>
                <w:highlight w:val="yellow"/>
                <w:lang w:val="en-GB"/>
              </w:rPr>
            </w:pPr>
            <w:r w:rsidRPr="003E6428">
              <w:rPr>
                <w:rFonts w:ascii="Arial" w:hAnsi="Arial" w:cs="Arial"/>
                <w:sz w:val="20"/>
                <w:szCs w:val="20"/>
                <w:lang w:val="en-GB"/>
              </w:rPr>
              <w:t>X</w:t>
            </w:r>
          </w:p>
        </w:tc>
        <w:tc>
          <w:tcPr>
            <w:tcW w:w="1056" w:type="dxa"/>
          </w:tcPr>
          <w:p w14:paraId="20AEAEBC" w14:textId="27E913F4" w:rsidR="00991D2B" w:rsidRPr="003E6428" w:rsidRDefault="00991D2B" w:rsidP="00991D2B">
            <w:pPr>
              <w:jc w:val="center"/>
              <w:rPr>
                <w:rFonts w:ascii="Arial" w:hAnsi="Arial" w:cs="Arial"/>
                <w:sz w:val="20"/>
                <w:szCs w:val="20"/>
                <w:highlight w:val="yellow"/>
                <w:lang w:val="en-GB"/>
              </w:rPr>
            </w:pPr>
            <w:r w:rsidRPr="003E6428">
              <w:rPr>
                <w:rFonts w:ascii="Arial" w:hAnsi="Arial" w:cs="Arial"/>
                <w:sz w:val="20"/>
                <w:szCs w:val="20"/>
                <w:lang w:val="en-GB"/>
              </w:rPr>
              <w:t>X</w:t>
            </w:r>
          </w:p>
        </w:tc>
      </w:tr>
      <w:tr w:rsidR="00286B27" w:rsidRPr="003E6428" w14:paraId="06DE0100" w14:textId="77777777" w:rsidTr="00072300">
        <w:tc>
          <w:tcPr>
            <w:tcW w:w="2782" w:type="dxa"/>
          </w:tcPr>
          <w:p w14:paraId="0C05CC26" w14:textId="356C06C9" w:rsidR="003877DC" w:rsidRPr="003E6428" w:rsidRDefault="00871585" w:rsidP="00072300">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Current </w:t>
            </w:r>
            <w:r w:rsidR="00072300" w:rsidRPr="003E6428">
              <w:rPr>
                <w:rFonts w:ascii="Arial" w:hAnsi="Arial" w:cs="Arial"/>
                <w:sz w:val="20"/>
                <w:szCs w:val="20"/>
                <w:lang w:val="en-US"/>
              </w:rPr>
              <w:t>h</w:t>
            </w:r>
            <w:r w:rsidR="003877DC" w:rsidRPr="003E6428">
              <w:rPr>
                <w:rFonts w:ascii="Arial" w:hAnsi="Arial" w:cs="Arial"/>
                <w:sz w:val="20"/>
                <w:szCs w:val="20"/>
                <w:lang w:val="en-US"/>
              </w:rPr>
              <w:t>elp-seeking self</w:t>
            </w:r>
            <w:r w:rsidR="006A6B33" w:rsidRPr="003E6428">
              <w:rPr>
                <w:rFonts w:ascii="Arial" w:hAnsi="Arial" w:cs="Arial"/>
                <w:sz w:val="20"/>
                <w:szCs w:val="20"/>
                <w:lang w:val="en-US"/>
              </w:rPr>
              <w:t>-</w:t>
            </w:r>
            <w:r w:rsidR="003877DC" w:rsidRPr="003E6428">
              <w:rPr>
                <w:rFonts w:ascii="Arial" w:hAnsi="Arial" w:cs="Arial"/>
                <w:sz w:val="20"/>
                <w:szCs w:val="20"/>
                <w:lang w:val="en-US"/>
              </w:rPr>
              <w:t>report</w:t>
            </w:r>
          </w:p>
        </w:tc>
        <w:tc>
          <w:tcPr>
            <w:tcW w:w="1370" w:type="dxa"/>
            <w:vAlign w:val="center"/>
          </w:tcPr>
          <w:p w14:paraId="557596A2" w14:textId="5F49A855" w:rsidR="003877DC" w:rsidRPr="003E6428" w:rsidRDefault="003877DC"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Sel</w:t>
            </w:r>
            <w:r w:rsidR="00513A02" w:rsidRPr="003E6428">
              <w:rPr>
                <w:rFonts w:ascii="Arial" w:hAnsi="Arial" w:cs="Arial"/>
                <w:sz w:val="20"/>
                <w:szCs w:val="20"/>
                <w:lang w:val="en-US"/>
              </w:rPr>
              <w:t>f-created</w:t>
            </w:r>
          </w:p>
        </w:tc>
        <w:tc>
          <w:tcPr>
            <w:tcW w:w="1434" w:type="dxa"/>
          </w:tcPr>
          <w:p w14:paraId="1B20B3F9" w14:textId="43648431" w:rsidR="003877DC" w:rsidRPr="003E6428" w:rsidRDefault="003877DC"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C1</w:t>
            </w:r>
          </w:p>
        </w:tc>
        <w:tc>
          <w:tcPr>
            <w:tcW w:w="1061" w:type="dxa"/>
          </w:tcPr>
          <w:p w14:paraId="50A5193E" w14:textId="5AC19DC3" w:rsidR="003877DC"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359" w:type="dxa"/>
          </w:tcPr>
          <w:p w14:paraId="68C64BCB" w14:textId="0D8D1972" w:rsidR="003877DC"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056" w:type="dxa"/>
          </w:tcPr>
          <w:p w14:paraId="1A5696A5" w14:textId="5A6C3D47" w:rsidR="003877DC" w:rsidRPr="003E6428" w:rsidRDefault="001E5D7C" w:rsidP="00991D2B">
            <w:pPr>
              <w:jc w:val="center"/>
              <w:rPr>
                <w:rFonts w:ascii="Arial" w:hAnsi="Arial" w:cs="Arial"/>
                <w:sz w:val="20"/>
                <w:szCs w:val="20"/>
                <w:lang w:val="en-GB"/>
              </w:rPr>
            </w:pPr>
            <w:r w:rsidRPr="003E6428">
              <w:rPr>
                <w:rFonts w:ascii="Arial" w:hAnsi="Arial" w:cs="Arial"/>
                <w:sz w:val="20"/>
                <w:szCs w:val="20"/>
                <w:lang w:val="en-GB"/>
              </w:rPr>
              <w:t>B1</w:t>
            </w:r>
          </w:p>
        </w:tc>
      </w:tr>
      <w:tr w:rsidR="00286B27" w:rsidRPr="003E6428" w14:paraId="66406023" w14:textId="77777777" w:rsidTr="00072300">
        <w:tc>
          <w:tcPr>
            <w:tcW w:w="2782" w:type="dxa"/>
            <w:vAlign w:val="center"/>
          </w:tcPr>
          <w:p w14:paraId="48CE6D36" w14:textId="4D905B45"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Barriers to Access to Care Evaluation</w:t>
            </w:r>
            <w:r w:rsidR="00D65F8B" w:rsidRPr="003E6428">
              <w:rPr>
                <w:rFonts w:ascii="Arial" w:hAnsi="Arial" w:cs="Arial"/>
                <w:sz w:val="20"/>
                <w:szCs w:val="20"/>
                <w:lang w:val="en-US"/>
              </w:rPr>
              <w:t xml:space="preserve"> (BACE)</w:t>
            </w:r>
            <w:r w:rsidRPr="003E6428">
              <w:rPr>
                <w:rFonts w:ascii="Arial" w:hAnsi="Arial" w:cs="Arial"/>
                <w:sz w:val="20"/>
                <w:szCs w:val="20"/>
                <w:lang w:val="en-US"/>
              </w:rPr>
              <w:t xml:space="preserve"> </w:t>
            </w:r>
            <w:r w:rsidR="006A6B33" w:rsidRPr="003E6428">
              <w:rPr>
                <w:rFonts w:ascii="Arial" w:hAnsi="Arial" w:cs="Arial"/>
                <w:sz w:val="20"/>
                <w:szCs w:val="20"/>
                <w:lang w:val="en-US"/>
              </w:rPr>
              <w:fldChar w:fldCharType="begin"/>
            </w:r>
            <w:r w:rsidR="005B079B" w:rsidRPr="003E6428">
              <w:rPr>
                <w:rFonts w:ascii="Arial" w:hAnsi="Arial" w:cs="Arial"/>
                <w:sz w:val="20"/>
                <w:szCs w:val="20"/>
                <w:lang w:val="en-US"/>
              </w:rPr>
              <w:instrText xml:space="preserve"> ADDIN ZOTERO_ITEM CSL_CITATION {"citationID":"ieQmDDHN","properties":{"formattedCitation":"(Clement et al., 2012)","plainCitation":"(Clement et al., 2012)","dontUpdate":true,"noteIndex":0},"citationItems":[{"id":5552,"uris":["http://zotero.org/users/3433240/items/Z845WXRW"],"itemData":{"id":5552,"type":"article-journal","container-title":"BMC psychiatry","page":"1-11","title":"Development and psychometric properties the Barriers to Access to Care Evaluation scale (BACE) related to people with mental ill health","volume":"12","author":[{"family":"Clement","given":"Sarah"},{"family":"Brohan","given":"Elaine"},{"family":"Jeffery","given":"Debra"},{"family":"Henderson","given":"Claire"},{"family":"Hatch","given":"Stephani L."},{"family":"Thornicroft","given":"Graham"}],"issued":{"date-parts":[["2012"]]}}}],"schema":"https://github.com/citation-style-language/schema/raw/master/csl-citation.json"} </w:instrText>
            </w:r>
            <w:r w:rsidR="006A6B33" w:rsidRPr="003E6428">
              <w:rPr>
                <w:rFonts w:ascii="Arial" w:hAnsi="Arial" w:cs="Arial"/>
                <w:sz w:val="20"/>
                <w:szCs w:val="20"/>
                <w:lang w:val="en-US"/>
              </w:rPr>
              <w:fldChar w:fldCharType="end"/>
            </w:r>
          </w:p>
        </w:tc>
        <w:tc>
          <w:tcPr>
            <w:tcW w:w="1370" w:type="dxa"/>
            <w:vAlign w:val="center"/>
          </w:tcPr>
          <w:p w14:paraId="32408C08" w14:textId="71FFCC62" w:rsidR="00991D2B" w:rsidRPr="003E6428" w:rsidRDefault="001E5D7C"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A2</w:t>
            </w:r>
          </w:p>
        </w:tc>
        <w:tc>
          <w:tcPr>
            <w:tcW w:w="1434" w:type="dxa"/>
            <w:vAlign w:val="center"/>
          </w:tcPr>
          <w:p w14:paraId="7148D975" w14:textId="516E058B" w:rsidR="00991D2B" w:rsidRPr="003E6428" w:rsidRDefault="006A6B33"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fHVLZu9D","properties":{"formattedCitation":"(Clement et al., 2012)","plainCitation":"(Clement et al., 2012)","noteIndex":0},"citationItems":[{"id":5552,"uris":["http://zotero.org/users/3433240/items/Z845WXRW"],"itemData":{"id":5552,"type":"article-journal","container-title":"BMC psychiatry","page":"1-11","title":"Development and psychometric properties the Barriers to Access to Care Evaluation scale (BACE) related to people with mental ill health","volume":"12","author":[{"family":"Clement","given":"Sarah"},{"family":"Brohan","given":"Elaine"},{"family":"Jeffery","given":"Debra"},{"family":"Henderson","given":"Claire"},{"family":"Hatch","given":"Stephani L."},{"family":"Thornicroft","given":"Graham"}],"issued":{"date-parts":[["2012"]]}}}],"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Clement et al., 2012)</w:t>
            </w:r>
            <w:r w:rsidRPr="003E6428">
              <w:rPr>
                <w:rFonts w:ascii="Arial" w:hAnsi="Arial" w:cs="Arial"/>
                <w:sz w:val="20"/>
                <w:szCs w:val="20"/>
                <w:lang w:val="en-US"/>
              </w:rPr>
              <w:fldChar w:fldCharType="end"/>
            </w:r>
          </w:p>
        </w:tc>
        <w:tc>
          <w:tcPr>
            <w:tcW w:w="1061" w:type="dxa"/>
          </w:tcPr>
          <w:p w14:paraId="12CB5372" w14:textId="650A1D5C"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1D4CEC4C" w14:textId="0A808F04"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2B11D5B6" w14:textId="22352476"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6FB4802F" w14:textId="77777777" w:rsidTr="00072300">
        <w:tc>
          <w:tcPr>
            <w:tcW w:w="2782" w:type="dxa"/>
            <w:vAlign w:val="center"/>
          </w:tcPr>
          <w:p w14:paraId="4EB50152" w14:textId="3D42B771"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General Help Seeking Questionnaire</w:t>
            </w:r>
            <w:r w:rsidR="00D65F8B" w:rsidRPr="003E6428">
              <w:rPr>
                <w:rFonts w:ascii="Arial" w:hAnsi="Arial" w:cs="Arial"/>
                <w:sz w:val="20"/>
                <w:szCs w:val="20"/>
                <w:lang w:val="en-US"/>
              </w:rPr>
              <w:t xml:space="preserve"> (GHSQ)</w:t>
            </w:r>
            <w:r w:rsidRPr="003E6428">
              <w:rPr>
                <w:rFonts w:ascii="Arial" w:hAnsi="Arial" w:cs="Arial"/>
                <w:sz w:val="20"/>
                <w:szCs w:val="20"/>
                <w:lang w:val="en-US"/>
              </w:rPr>
              <w:t xml:space="preserve"> </w:t>
            </w:r>
          </w:p>
        </w:tc>
        <w:tc>
          <w:tcPr>
            <w:tcW w:w="1370" w:type="dxa"/>
            <w:vAlign w:val="center"/>
          </w:tcPr>
          <w:p w14:paraId="11008221" w14:textId="1E20812C" w:rsidR="00991D2B" w:rsidRPr="003E6428" w:rsidRDefault="001E5D7C"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A2</w:t>
            </w:r>
          </w:p>
        </w:tc>
        <w:tc>
          <w:tcPr>
            <w:tcW w:w="1434" w:type="dxa"/>
            <w:vAlign w:val="center"/>
          </w:tcPr>
          <w:p w14:paraId="5B8CEF92" w14:textId="4992614F" w:rsidR="00991D2B" w:rsidRPr="003E6428" w:rsidRDefault="006A6B33"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E14ED6" w:rsidRPr="003E6428">
              <w:rPr>
                <w:rFonts w:ascii="Arial" w:hAnsi="Arial" w:cs="Arial"/>
                <w:sz w:val="20"/>
                <w:szCs w:val="20"/>
                <w:lang w:val="en-US"/>
              </w:rPr>
              <w:instrText xml:space="preserve"> ADDIN ZOTERO_ITEM CSL_CITATION {"citationID":"1DSrWnwR","properties":{"formattedCitation":"(Wilson et al., 2005)","plainCitation":"(Wilson et al., 2005)","noteIndex":0},"citationItems":[{"id":5603,"uris":["http://zotero.org/users/3433240/items/ULEFNTYU"],"itemData":{"id":5603,"type":"article-journal","title":"Measuring help seeking intentions: properties of the general help seeking questionnaire","author":[{"family":"Wilson","given":"Coralie J."},{"family":"Deane","given":"Frank P."},{"family":"Ciarrochi","given":"Joseph V."},{"family":"Rickwood","given":"Debra"}],"issued":{"date-parts":[["2005"]]}}}],"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Wilson et al., 2005)</w:t>
            </w:r>
            <w:r w:rsidRPr="003E6428">
              <w:rPr>
                <w:rFonts w:ascii="Arial" w:hAnsi="Arial" w:cs="Arial"/>
                <w:sz w:val="20"/>
                <w:szCs w:val="20"/>
                <w:lang w:val="en-US"/>
              </w:rPr>
              <w:fldChar w:fldCharType="end"/>
            </w:r>
          </w:p>
        </w:tc>
        <w:tc>
          <w:tcPr>
            <w:tcW w:w="1061" w:type="dxa"/>
          </w:tcPr>
          <w:p w14:paraId="48CFAE19" w14:textId="583E6D47"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6256CACC" w14:textId="00FB3F7C"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36AEEC85" w14:textId="410D1098"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28017D" w14:paraId="794FAA09" w14:textId="77777777" w:rsidTr="00072300">
        <w:tc>
          <w:tcPr>
            <w:tcW w:w="2782" w:type="dxa"/>
          </w:tcPr>
          <w:p w14:paraId="7AA66B0E" w14:textId="43844CCE"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Attitudes Toward Seeking Professional Psychological Help - Revised (ATSPPH-SF) </w:t>
            </w:r>
          </w:p>
        </w:tc>
        <w:tc>
          <w:tcPr>
            <w:tcW w:w="1370" w:type="dxa"/>
            <w:vAlign w:val="center"/>
          </w:tcPr>
          <w:p w14:paraId="5D65EC26" w14:textId="26D668D9" w:rsidR="00991D2B" w:rsidRPr="003E6428" w:rsidRDefault="00E14ED6"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cTki9DYw","properties":{"formattedCitation":"(Coppens et al., 2013)","plainCitation":"(Coppens et al., 2013)","noteIndex":0},"citationItems":[{"id":5785,"uris":["http://zotero.org/users/3433240/items/GCN3A3D9"],"itemData":{"id":5785,"type":"article-journal","abstract":"Background\nStigmatizing attitudes toward depression and toward help-seeking are important barriers for people with mental health problems to obtain adequate professional help. This study aimed to examine: (1) population attitudes toward depression and toward seeking professional help in four European countries; (2) the relation between depression stigma and attitudes toward help-seeking; (3) the relation between both attitudes and socio-demographic characteristics; and (4) differences in attitudes across countries.\nMethods\nA representative general population survey (n=4011) was conducted in Germany, Hungary, Ireland, and Portugal, assessing attitudes toward depression and toward help-seeking, and a number of socio-demographic variables.\nResults\nRespondents showed a moderate degree of personal stigma toward depression and a strikingly higher degree of perceived stigma. Although a substantial majority showed openness to seek professional help, only half of the people perceived professional help as valuable. More negative attitudes were found in Hungary and were associated with male gender, older age, lower educational level and living alone. Also, personal stigma was related to less openness to and less perceived value of professional treatment.\nLimitations\nThe survey was cross-sectional, so no causal inferences could be drawn.\nConclusions\nPersonal and perceived stigma toward depression deserves public health attention, since they impact upon the intention of people with depression to seek professional help. Public media campaigns should focus on the credibility of the mental health care sector, and target males, older people, and those with a lower educational level and living alone. The content of each campaign should be adapted to the cultural norms of the country for which it is intended.","container-title":"Journal of Affective Disorders","DOI":"10.1016/j.jad.2013.04.013","ISSN":"0165-0327","issue":"2","journalAbbreviation":"Journal of Affective Disorders","page":"320-329","source":"ScienceDirect","title":"Public attitudes toward depression and help-seeking in four European countries baseline survey prior to the OSPI-Europe intervention","volume":"150","author":[{"family":"Coppens","given":"Evelien"},{"family":"Van Audenhove","given":"Chantal"},{"family":"Scheerder","given":"Gert"},{"family":"Arensman","given":"Ella"},{"family":"Coffey","given":"Claire"},{"family":"Costa","given":"Susana"},{"family":"Koburger","given":"Nicole"},{"family":"Gottlebe","given":"Katrin"},{"family":"Gusmão","given":"Ricardo"},{"family":"O’Connor","given":"Rory"},{"family":"Postuvan","given":"Vita"},{"family":"Sarchiapone","given":"Marco"},{"family":"Sisask","given":"Merike"},{"family":"Székely","given":"András"},{"family":"Feltz - Cornelis","given":"Christina","non-dropping-particle":"van der"},{"family":"Hegerl","given":"Ulrich"}],"issued":{"date-parts":[["2013",9,5]]}}}],"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Coppens et al., 2013)</w:t>
            </w:r>
            <w:r w:rsidRPr="003E6428">
              <w:rPr>
                <w:rFonts w:ascii="Arial" w:hAnsi="Arial" w:cs="Arial"/>
                <w:sz w:val="20"/>
                <w:szCs w:val="20"/>
                <w:lang w:val="en-US"/>
              </w:rPr>
              <w:fldChar w:fldCharType="end"/>
            </w:r>
          </w:p>
        </w:tc>
        <w:tc>
          <w:tcPr>
            <w:tcW w:w="1434" w:type="dxa"/>
          </w:tcPr>
          <w:p w14:paraId="2A215595" w14:textId="0C627FFA" w:rsidR="00991D2B" w:rsidRPr="003E6428" w:rsidRDefault="00E14ED6"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E8OrxMbd","properties":{"formattedCitation":"(Picco et al., 2016)","plainCitation":"(Picco et al., 2016)","noteIndex":0},"citationItems":[{"id":5583,"uris":["http://zotero.org/users/3433240/items/WPRJMAT3"],"itemData":{"id":5583,"type":"article-journal","container-title":"Frontiers in psychology","ISSN":"1664-1078","page":"547","title":"Attitudes toward seeking professional psychological help: Factor structure and socio-demographic predictors","volume":"7","author":[{"family":"Picco","given":"Louisa"},{"family":"Abdin","given":"Edimanysah"},{"family":"Chong","given":"Siow Ann"},{"family":"Pang","given":"Shirlene"},{"family":"Shafie","given":"Saleha"},{"family":"Chua","given":"Boon Yiang"},{"family":"Vaingankar","given":"Janhavi A."},{"family":"Ong","given":"Lue Ping"},{"family":"Tay","given":"Jenny"},{"family":"Subramaniam","given":"Mythily"}],"issued":{"date-parts":[["2016"]]}}}],"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Picco et al., 2016)</w:t>
            </w:r>
            <w:r w:rsidRPr="003E6428">
              <w:rPr>
                <w:rFonts w:ascii="Arial" w:hAnsi="Arial" w:cs="Arial"/>
                <w:sz w:val="20"/>
                <w:szCs w:val="20"/>
                <w:lang w:val="en-US"/>
              </w:rPr>
              <w:fldChar w:fldCharType="end"/>
            </w:r>
          </w:p>
        </w:tc>
        <w:tc>
          <w:tcPr>
            <w:tcW w:w="1061" w:type="dxa"/>
          </w:tcPr>
          <w:p w14:paraId="5BDCFE8F" w14:textId="222271BE"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481E8E16" w14:textId="41BF1FE9"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573DCF89" w14:textId="0B9064C2"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28017D" w14:paraId="17DCA36D" w14:textId="77777777" w:rsidTr="00072300">
        <w:tc>
          <w:tcPr>
            <w:tcW w:w="2782" w:type="dxa"/>
          </w:tcPr>
          <w:p w14:paraId="28132100" w14:textId="6121E19F" w:rsidR="008542B1" w:rsidRPr="003E6428" w:rsidRDefault="008542B1" w:rsidP="00991D2B">
            <w:pPr>
              <w:autoSpaceDE w:val="0"/>
              <w:autoSpaceDN w:val="0"/>
              <w:adjustRightInd w:val="0"/>
              <w:ind w:right="114"/>
              <w:rPr>
                <w:rFonts w:ascii="Arial" w:hAnsi="Arial" w:cs="Arial"/>
                <w:sz w:val="20"/>
                <w:szCs w:val="20"/>
                <w:lang w:val="en-US"/>
              </w:rPr>
            </w:pPr>
            <w:r w:rsidRPr="003E6428">
              <w:rPr>
                <w:rFonts w:ascii="Arial" w:hAnsi="Arial" w:cs="Arial"/>
                <w:b/>
                <w:sz w:val="20"/>
                <w:szCs w:val="20"/>
                <w:lang w:val="en-US"/>
              </w:rPr>
              <w:t>Environmental exposures</w:t>
            </w:r>
          </w:p>
        </w:tc>
        <w:tc>
          <w:tcPr>
            <w:tcW w:w="1370" w:type="dxa"/>
            <w:vAlign w:val="center"/>
          </w:tcPr>
          <w:p w14:paraId="00E5D844" w14:textId="77777777" w:rsidR="008542B1" w:rsidRPr="003E6428" w:rsidRDefault="008542B1" w:rsidP="007F2991">
            <w:pPr>
              <w:autoSpaceDE w:val="0"/>
              <w:autoSpaceDN w:val="0"/>
              <w:adjustRightInd w:val="0"/>
              <w:ind w:right="114"/>
              <w:jc w:val="center"/>
              <w:rPr>
                <w:rFonts w:ascii="Arial" w:hAnsi="Arial" w:cs="Arial"/>
                <w:sz w:val="20"/>
                <w:szCs w:val="20"/>
                <w:lang w:val="en-US"/>
              </w:rPr>
            </w:pPr>
          </w:p>
        </w:tc>
        <w:tc>
          <w:tcPr>
            <w:tcW w:w="1434" w:type="dxa"/>
          </w:tcPr>
          <w:p w14:paraId="0CA66553" w14:textId="77777777" w:rsidR="008542B1" w:rsidRPr="003E6428" w:rsidRDefault="008542B1" w:rsidP="007F2991">
            <w:pPr>
              <w:autoSpaceDE w:val="0"/>
              <w:autoSpaceDN w:val="0"/>
              <w:adjustRightInd w:val="0"/>
              <w:ind w:right="114"/>
              <w:jc w:val="center"/>
              <w:rPr>
                <w:rFonts w:ascii="Arial" w:hAnsi="Arial" w:cs="Arial"/>
                <w:sz w:val="20"/>
                <w:szCs w:val="20"/>
                <w:lang w:val="en-US"/>
              </w:rPr>
            </w:pPr>
          </w:p>
        </w:tc>
        <w:tc>
          <w:tcPr>
            <w:tcW w:w="1061" w:type="dxa"/>
          </w:tcPr>
          <w:p w14:paraId="6689D29B" w14:textId="77777777" w:rsidR="008542B1" w:rsidRPr="003E6428" w:rsidRDefault="008542B1" w:rsidP="007F2991">
            <w:pPr>
              <w:jc w:val="center"/>
              <w:rPr>
                <w:rFonts w:ascii="Arial" w:hAnsi="Arial" w:cs="Arial"/>
                <w:sz w:val="20"/>
                <w:szCs w:val="20"/>
                <w:lang w:val="en-GB"/>
              </w:rPr>
            </w:pPr>
          </w:p>
        </w:tc>
        <w:tc>
          <w:tcPr>
            <w:tcW w:w="1359" w:type="dxa"/>
          </w:tcPr>
          <w:p w14:paraId="50616527" w14:textId="77777777" w:rsidR="008542B1" w:rsidRPr="003E6428" w:rsidRDefault="008542B1" w:rsidP="007F2991">
            <w:pPr>
              <w:jc w:val="center"/>
              <w:rPr>
                <w:rFonts w:ascii="Arial" w:hAnsi="Arial" w:cs="Arial"/>
                <w:sz w:val="20"/>
                <w:szCs w:val="20"/>
                <w:lang w:val="en-GB"/>
              </w:rPr>
            </w:pPr>
          </w:p>
        </w:tc>
        <w:tc>
          <w:tcPr>
            <w:tcW w:w="1056" w:type="dxa"/>
          </w:tcPr>
          <w:p w14:paraId="43726D6C" w14:textId="77777777" w:rsidR="008542B1" w:rsidRPr="003E6428" w:rsidRDefault="008542B1" w:rsidP="00991D2B">
            <w:pPr>
              <w:jc w:val="center"/>
              <w:rPr>
                <w:rFonts w:ascii="Arial" w:hAnsi="Arial" w:cs="Arial"/>
                <w:sz w:val="20"/>
                <w:szCs w:val="20"/>
                <w:lang w:val="en-GB"/>
              </w:rPr>
            </w:pPr>
          </w:p>
        </w:tc>
      </w:tr>
      <w:tr w:rsidR="00286B27" w:rsidRPr="003E6428" w14:paraId="7B12D923" w14:textId="77777777" w:rsidTr="00072300">
        <w:trPr>
          <w:trHeight w:val="226"/>
        </w:trPr>
        <w:tc>
          <w:tcPr>
            <w:tcW w:w="2782" w:type="dxa"/>
          </w:tcPr>
          <w:p w14:paraId="003B115C" w14:textId="4583641C"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Childhood trauma questionnaire (CTQ) </w:t>
            </w:r>
          </w:p>
        </w:tc>
        <w:tc>
          <w:tcPr>
            <w:tcW w:w="1370" w:type="dxa"/>
            <w:vAlign w:val="center"/>
          </w:tcPr>
          <w:p w14:paraId="7515B416" w14:textId="7BEF5E62" w:rsidR="00991D2B" w:rsidRPr="003E6428" w:rsidRDefault="00241124"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W6YmbIAD","properties":{"formattedCitation":"(Wingenfeld et al., 2010)","plainCitation":"(Wingenfeld et al., 2010)","noteIndex":0},"citationItems":[{"id":5788,"uris":["http://zotero.org/users/3433240/items/ZHGQFCT3"],"itemData":{"id":5788,"type":"article-journal","container-title":"PPmP-psychotherapie· psychosomatik· medizinische psychologie","issue":"11","note":"ISBN: 0937-2032\npublisher: © Georg Thieme Verlag KG Stuttgart· New York","page":"442-450","title":"Die deutsche version des childhood trauma questionnaire (CTQ): erste befunde zu den psychometrischen kennwerten","volume":"60","author":[{"family":"Wingenfeld","given":"Katja"},{"family":"Spitzer","given":"Carsten"},{"family":"Mensebach","given":"Christoph"},{"family":"Grabe","given":"Hans Jörgen"},{"family":"Hill","given":"Andreas"},{"family":"Gast","given":"Ursula"},{"family":"Schlosser","given":"Nicole"},{"family":"Höpp","given":"Hella"},{"family":"Beblo","given":"Thomas"},{"family":"Driessen","given":"Martin"}],"issued":{"date-parts":[["2010"]]}}}],"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Wingenfeld et al., 2010)</w:t>
            </w:r>
            <w:r w:rsidRPr="003E6428">
              <w:rPr>
                <w:rFonts w:ascii="Arial" w:hAnsi="Arial" w:cs="Arial"/>
                <w:sz w:val="20"/>
                <w:szCs w:val="20"/>
                <w:lang w:val="en-US"/>
              </w:rPr>
              <w:fldChar w:fldCharType="end"/>
            </w:r>
          </w:p>
        </w:tc>
        <w:tc>
          <w:tcPr>
            <w:tcW w:w="1434" w:type="dxa"/>
          </w:tcPr>
          <w:p w14:paraId="5CAA9CA3" w14:textId="54BE41FC" w:rsidR="00991D2B" w:rsidRPr="003E6428" w:rsidRDefault="008F2FE7"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6A54EE" w:rsidRPr="003E6428">
              <w:rPr>
                <w:rFonts w:ascii="Arial" w:hAnsi="Arial" w:cs="Arial"/>
                <w:sz w:val="20"/>
                <w:szCs w:val="20"/>
                <w:lang w:val="en-US"/>
              </w:rPr>
              <w:instrText xml:space="preserve"> ADDIN ZOTERO_ITEM CSL_CITATION {"citationID":"3cCzE3uR","properties":{"formattedCitation":"(Bernstein et al., 2003)","plainCitation":"(Bernstein et al., 2003)","noteIndex":0},"citationItems":[{"id":5550,"uris":["http://zotero.org/users/3433240/items/NDMYCW3F"],"itemData":{"id":5550,"type":"article-journal","container-title":"Child abuse &amp; neglect","ISSN":"0145-2134","issue":"2","page":"169-190","title":"Development and validation of a brief screening version of the Childhood Trauma Questionnaire","volume":"27","author":[{"family":"Bernstein","given":"David P."},{"family":"Stein","given":"Judith A."},{"family":"Newcomb","given":"Michael D."},{"family":"Walker","given":"Edward"},{"family":"Pogge","given":"David"},{"family":"Ahluvalia","given":"Taruna"},{"family":"Stokes","given":"John"},{"family":"Handelsman","given":"Leonard"},{"family":"Medrano","given":"Martha"},{"family":"Desmond","given":"David"}],"issued":{"date-parts":[["2003"]]}}}],"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Bernstein et al., 2003)</w:t>
            </w:r>
            <w:r w:rsidRPr="003E6428">
              <w:rPr>
                <w:rFonts w:ascii="Arial" w:hAnsi="Arial" w:cs="Arial"/>
                <w:sz w:val="20"/>
                <w:szCs w:val="20"/>
                <w:lang w:val="en-US"/>
              </w:rPr>
              <w:fldChar w:fldCharType="end"/>
            </w:r>
          </w:p>
        </w:tc>
        <w:tc>
          <w:tcPr>
            <w:tcW w:w="1061" w:type="dxa"/>
          </w:tcPr>
          <w:p w14:paraId="18480FFB" w14:textId="01118598" w:rsidR="00991D2B" w:rsidRPr="003E6428" w:rsidRDefault="00286B27" w:rsidP="007F2991">
            <w:pPr>
              <w:jc w:val="center"/>
              <w:rPr>
                <w:rFonts w:ascii="Arial" w:hAnsi="Arial" w:cs="Arial"/>
                <w:sz w:val="20"/>
                <w:szCs w:val="20"/>
              </w:rPr>
            </w:pPr>
            <w:r w:rsidRPr="003E6428">
              <w:rPr>
                <w:rFonts w:ascii="Arial" w:hAnsi="Arial" w:cs="Arial"/>
                <w:sz w:val="20"/>
                <w:szCs w:val="20"/>
              </w:rPr>
              <w:fldChar w:fldCharType="begin"/>
            </w:r>
            <w:r w:rsidR="00871585" w:rsidRPr="003E6428">
              <w:rPr>
                <w:rFonts w:ascii="Arial" w:hAnsi="Arial" w:cs="Arial"/>
                <w:sz w:val="20"/>
                <w:szCs w:val="20"/>
              </w:rPr>
              <w:instrText xml:space="preserve"> ADDIN EN.CITE &lt;EndNote&gt;&lt;Cite&gt;&lt;Author&gt;Şar&lt;/Author&gt;&lt;Year&gt;2021&lt;/Year&gt;&lt;RecNum&gt;302&lt;/RecNum&gt;&lt;DisplayText&gt;(Şar et al., 2021; Sar et al., 2012)&lt;/DisplayText&gt;&lt;record&gt;&lt;rec-number&gt;302&lt;/rec-number&gt;&lt;foreign-keys&gt;&lt;key app="EN" db-id="ex52txvfc02peteexa95wfzbxpztf522srav" timestamp="1751620466" guid="5d420c33-18ed-4c85-8a9b-926a80fc1fb5"&gt;302&lt;/key&gt;&lt;/foreign-keys&gt;&lt;ref-type name="Journal Article"&gt;17&lt;/ref-type&gt;&lt;contributors&gt;&lt;authors&gt;&lt;author&gt;Şar, Vedat&lt;/author&gt;&lt;author&gt;Necef, Işıl&lt;/author&gt;&lt;author&gt;Mutluer, Tuba&lt;/author&gt;&lt;author&gt;Fatih, Parmis&lt;/author&gt;&lt;author&gt;Türk-Kurtça, Tuğba&lt;/author&gt;&lt;/authors&gt;&lt;/contributors&gt;&lt;titles&gt;&lt;title&gt;A revised and expanded version of the Turkish Childhood Trauma Questionnaire (CTQ-33): Overprotection-overcontrol as additional factor&lt;/title&gt;&lt;secondary-title&gt;Journal of Trauma &amp;amp; Dissociation&lt;/secondary-title&gt;&lt;/titles&gt;&lt;periodical&gt;&lt;full-title&gt;Journal of Trauma &amp;amp; Dissociation&lt;/full-title&gt;&lt;/periodical&gt;&lt;pages&gt;35-51&lt;/pages&gt;&lt;volume&gt;22&lt;/volume&gt;&lt;number&gt;1&lt;/number&gt;&lt;dates&gt;&lt;year&gt;2021&lt;/year&gt;&lt;/dates&gt;&lt;isbn&gt;1529-9732&lt;/isbn&gt;&lt;urls&gt;&lt;/urls&gt;&lt;/record&gt;&lt;/Cite&gt;&lt;Cite&gt;&lt;Author&gt;Sar&lt;/Author&gt;&lt;Year&gt;2012&lt;/Year&gt;&lt;RecNum&gt;301&lt;/RecNum&gt;&lt;record&gt;&lt;rec-number&gt;301&lt;/rec-number&gt;&lt;foreign-keys&gt;&lt;key app="EN" db-id="ex52txvfc02peteexa95wfzbxpztf522srav" timestamp="1751620462" guid="f6a085cf-cb7b-4433-b50c-c4bf50f46b38"&gt;301&lt;/key&gt;&lt;/foreign-keys&gt;&lt;ref-type name="Journal Article"&gt;17&lt;/ref-type&gt;&lt;contributors&gt;&lt;authors&gt;&lt;author&gt;Sar, Vedat&lt;/author&gt;&lt;author&gt;Ozturk, Erdinc&lt;/author&gt;&lt;author&gt;Ikikardes, Eda&lt;/author&gt;&lt;/authors&gt;&lt;/contributors&gt;&lt;titles&gt;&lt;title&gt;Validity and reliability of the Turkish version of Childhood Trauma Questionnaire&lt;/title&gt;&lt;secondary-title&gt;Turkiye Klinikleri Tip Bilimleri Dergisi&lt;/secondary-title&gt;&lt;/titles&gt;&lt;periodical&gt;&lt;full-title&gt;Turkiye Klinikleri Tip Bilimleri Dergisi&lt;/full-title&gt;&lt;/periodical&gt;&lt;pages&gt;1054-1063&lt;/pages&gt;&lt;volume&gt;32&lt;/volume&gt;&lt;number&gt;4&lt;/number&gt;&lt;dates&gt;&lt;year&gt;2012&lt;/year&gt;&lt;/dates&gt;&lt;isbn&gt;1300-0292&lt;/isbn&gt;&lt;urls&gt;&lt;/urls&gt;&lt;/record&gt;&lt;/Cite&gt;&lt;/EndNote&gt;</w:instrText>
            </w:r>
            <w:r w:rsidRPr="003E6428">
              <w:rPr>
                <w:rFonts w:ascii="Arial" w:hAnsi="Arial" w:cs="Arial"/>
                <w:sz w:val="20"/>
                <w:szCs w:val="20"/>
              </w:rPr>
              <w:fldChar w:fldCharType="separate"/>
            </w:r>
            <w:r w:rsidRPr="003E6428">
              <w:rPr>
                <w:rFonts w:ascii="Arial" w:hAnsi="Arial" w:cs="Arial"/>
                <w:noProof/>
                <w:sz w:val="20"/>
                <w:szCs w:val="20"/>
              </w:rPr>
              <w:t>(Şar et al., 2021; Sar et al., 2012)</w:t>
            </w:r>
            <w:r w:rsidRPr="003E6428">
              <w:rPr>
                <w:rFonts w:ascii="Arial" w:hAnsi="Arial" w:cs="Arial"/>
                <w:sz w:val="20"/>
                <w:szCs w:val="20"/>
              </w:rPr>
              <w:fldChar w:fldCharType="end"/>
            </w:r>
          </w:p>
        </w:tc>
        <w:tc>
          <w:tcPr>
            <w:tcW w:w="1359" w:type="dxa"/>
          </w:tcPr>
          <w:p w14:paraId="1F99BFD7" w14:textId="5C37F966"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686162A9" w14:textId="3D762C89" w:rsidR="00991D2B" w:rsidRPr="003E6428" w:rsidRDefault="00991D2B" w:rsidP="00991D2B">
            <w:pPr>
              <w:jc w:val="center"/>
              <w:rPr>
                <w:rFonts w:ascii="Arial" w:hAnsi="Arial" w:cs="Arial"/>
                <w:sz w:val="20"/>
                <w:szCs w:val="20"/>
                <w:highlight w:val="yellow"/>
                <w:lang w:val="en-GB"/>
              </w:rPr>
            </w:pPr>
            <w:r w:rsidRPr="003E6428">
              <w:rPr>
                <w:rFonts w:ascii="Arial" w:hAnsi="Arial" w:cs="Arial"/>
                <w:sz w:val="20"/>
                <w:szCs w:val="20"/>
                <w:lang w:val="en-GB"/>
              </w:rPr>
              <w:t>X</w:t>
            </w:r>
          </w:p>
        </w:tc>
      </w:tr>
      <w:tr w:rsidR="00286B27" w:rsidRPr="003E6428" w14:paraId="54047C99" w14:textId="77777777" w:rsidTr="00072300">
        <w:trPr>
          <w:trHeight w:val="226"/>
        </w:trPr>
        <w:tc>
          <w:tcPr>
            <w:tcW w:w="2782" w:type="dxa"/>
          </w:tcPr>
          <w:p w14:paraId="1D211B90" w14:textId="0F067CF6" w:rsidR="00991D2B" w:rsidRPr="003E6428" w:rsidRDefault="00991D2B" w:rsidP="000C28C4">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Retrospective Bullying Questionnaire</w:t>
            </w:r>
            <w:r w:rsidR="000C28C4" w:rsidRPr="003E6428">
              <w:rPr>
                <w:rFonts w:ascii="Arial" w:hAnsi="Arial" w:cs="Arial"/>
                <w:sz w:val="20"/>
                <w:szCs w:val="20"/>
                <w:lang w:val="en-US"/>
              </w:rPr>
              <w:t xml:space="preserve"> (RBQ)</w:t>
            </w:r>
          </w:p>
        </w:tc>
        <w:tc>
          <w:tcPr>
            <w:tcW w:w="1370" w:type="dxa"/>
            <w:vAlign w:val="center"/>
          </w:tcPr>
          <w:p w14:paraId="1A2B22EE" w14:textId="3882D4CF" w:rsidR="00991D2B" w:rsidRPr="003E6428" w:rsidRDefault="001E5D7C"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A2</w:t>
            </w:r>
          </w:p>
        </w:tc>
        <w:tc>
          <w:tcPr>
            <w:tcW w:w="1434" w:type="dxa"/>
          </w:tcPr>
          <w:p w14:paraId="03E7C01C" w14:textId="55DF7AD5" w:rsidR="00991D2B" w:rsidRPr="003E6428" w:rsidRDefault="00994AA2" w:rsidP="007F2991">
            <w:pPr>
              <w:autoSpaceDE w:val="0"/>
              <w:autoSpaceDN w:val="0"/>
              <w:adjustRightInd w:val="0"/>
              <w:ind w:right="114"/>
              <w:jc w:val="center"/>
              <w:rPr>
                <w:rFonts w:ascii="Arial" w:hAnsi="Arial" w:cs="Arial"/>
                <w:sz w:val="20"/>
                <w:szCs w:val="20"/>
              </w:rPr>
            </w:pPr>
            <w:r w:rsidRPr="003E6428">
              <w:rPr>
                <w:rFonts w:ascii="Arial" w:hAnsi="Arial" w:cs="Arial"/>
                <w:sz w:val="20"/>
                <w:szCs w:val="20"/>
                <w:lang w:val="en-US"/>
              </w:rPr>
              <w:fldChar w:fldCharType="begin"/>
            </w:r>
            <w:r w:rsidRPr="003E6428">
              <w:rPr>
                <w:rFonts w:ascii="Arial" w:hAnsi="Arial" w:cs="Arial"/>
                <w:sz w:val="20"/>
                <w:szCs w:val="20"/>
              </w:rPr>
              <w:instrText xml:space="preserve"> ADDIN ZOTERO_ITEM CSL_CITATION {"citationID":"xYijCXCZ","properties":{"formattedCitation":"(Sch\\uc0\\u228{}fer et al., 2004)","plainCitation":"(Schäfer et al., 2004)","noteIndex":0},"citationItems":[{"id":5592,"uris":["http://zotero.org/users/3433240/items/MSHAZGL8"],"itemData":{"id":5592,"type":"article-journal","container-title":"British Journal of Developmental Psychology","ISSN":"0261-510X","issue":"3","page":"379-394","title":"Lonely in the crowd: Recollections of bullying","volume":"22","author":[{"family":"Schäfer","given":"Mechthild"},{"family":"Korn","given":"Stefan"},{"family":"Smith","given":"Peter K."},{"family":"Hunter","given":"Simon C."},{"family":"Mora</w:instrText>
            </w:r>
            <w:r w:rsidRPr="003E6428">
              <w:rPr>
                <w:rFonts w:ascii="Cambria Math" w:hAnsi="Cambria Math" w:cs="Cambria Math"/>
                <w:sz w:val="20"/>
                <w:szCs w:val="20"/>
              </w:rPr>
              <w:instrText>‐</w:instrText>
            </w:r>
            <w:r w:rsidRPr="003E6428">
              <w:rPr>
                <w:rFonts w:ascii="Arial" w:hAnsi="Arial" w:cs="Arial"/>
                <w:sz w:val="20"/>
                <w:szCs w:val="20"/>
              </w:rPr>
              <w:instrText xml:space="preserve">Merchán","given":"Joaqún A."},{"family":"Singer","given":"Monika M."},{"family":"Van der Meulen","given":"Kevin"}],"issued":{"date-parts":[["2004"]]}}}],"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Schäfer et al., 2004)</w:t>
            </w:r>
            <w:r w:rsidRPr="003E6428">
              <w:rPr>
                <w:rFonts w:ascii="Arial" w:hAnsi="Arial" w:cs="Arial"/>
                <w:sz w:val="20"/>
                <w:szCs w:val="20"/>
                <w:lang w:val="en-US"/>
              </w:rPr>
              <w:fldChar w:fldCharType="end"/>
            </w:r>
            <w:r w:rsidRPr="003E6428">
              <w:rPr>
                <w:rFonts w:ascii="Arial" w:hAnsi="Arial" w:cs="Arial"/>
                <w:sz w:val="20"/>
                <w:szCs w:val="20"/>
              </w:rPr>
              <w:t xml:space="preserve">, </w:t>
            </w:r>
            <w:proofErr w:type="spellStart"/>
            <w:r w:rsidRPr="003E6428">
              <w:rPr>
                <w:rFonts w:ascii="Arial" w:hAnsi="Arial" w:cs="Arial"/>
                <w:sz w:val="20"/>
                <w:szCs w:val="20"/>
              </w:rPr>
              <w:t>modified</w:t>
            </w:r>
            <w:proofErr w:type="spellEnd"/>
            <w:r w:rsidRPr="003E6428">
              <w:rPr>
                <w:rFonts w:ascii="Arial" w:hAnsi="Arial" w:cs="Arial"/>
                <w:sz w:val="20"/>
                <w:szCs w:val="20"/>
              </w:rPr>
              <w:t xml:space="preserve"> in EU-GEI </w:t>
            </w:r>
            <w:r w:rsidRPr="003E6428">
              <w:rPr>
                <w:rFonts w:ascii="Arial" w:hAnsi="Arial" w:cs="Arial"/>
                <w:sz w:val="20"/>
                <w:szCs w:val="20"/>
                <w:lang w:val="en-US"/>
              </w:rPr>
              <w:fldChar w:fldCharType="begin"/>
            </w:r>
            <w:r w:rsidRPr="003E6428">
              <w:rPr>
                <w:rFonts w:ascii="Arial" w:hAnsi="Arial" w:cs="Arial"/>
                <w:sz w:val="20"/>
                <w:szCs w:val="20"/>
              </w:rPr>
              <w:instrText xml:space="preserve"> ADDIN EN.CITE &lt;EndNote&gt;&lt;Cite&gt;&lt;Author&gt;Gayer-Anderson&lt;/Author&gt;&lt;Year&gt;2020&lt;/Year&gt;&lt;RecNum&gt;61&lt;/RecNum&gt;&lt;DisplayText&gt;(Gayer-Anderson et al., 2020)&lt;/DisplayText&gt;&lt;record&gt;&lt;rec-number&gt;61&lt;/rec-number&gt;&lt;foreign-keys&gt;&lt;key app="EN" db-id="ex52txvfc02peteexa95wfzbxpztf522srav" timestamp="1717680603" guid="ef7600ce-492c-458b-aa0b-3919758efd1e"&gt;61&lt;/key&gt;&lt;/foreign-keys&gt;&lt;ref-type name="Journal Article"&gt;17&lt;/ref-type&gt;&lt;contributors&gt;&lt;authors&gt;&lt;author&gt;Gayer-Anderson, Charlotte&lt;/author&gt;&lt;author&gt;Jongsma, Hannah E&lt;/author&gt;&lt;author&gt;Di Forti, Marta&lt;/author&gt;&lt;author&gt;Quattrone, Diego&lt;/author&gt;&lt;author&gt;Velthorst, Eva&lt;/author&gt;&lt;author&gt;De Haan, Lieuwe&lt;/author&gt;&lt;author&gt;Selten, Jean-Paul&lt;/author&gt;&lt;author&gt;Szöke, Andrei&lt;/author&gt;&lt;author&gt;Llorca, Pierre-Michel&lt;/author&gt;&lt;author&gt;Tortelli, Andrea&lt;/author&gt;&lt;/authors&gt;&lt;/contributors&gt;&lt;titles&gt;&lt;title&gt;The European network of national schizophrenia networks studying gene–environment interactions (EU-GEI): Incidence and first-episode case–control programme&lt;/title&gt;&lt;secondary-title&gt;Social Psychiatry and Psychiatric Epidemiology&lt;/secondary-title&gt;&lt;/titles&gt;&lt;periodical&gt;&lt;full-title&gt;Social psychiatry and psychiatric epidemiology&lt;/full-title&gt;&lt;/periodical&gt;&lt;pages&gt;645-657&lt;/pages&gt;&lt;volume&gt;55&lt;/volume&gt;&lt;dates&gt;&lt;year&gt;2020&lt;/year&gt;&lt;/dates&gt;&lt;isbn&gt;0933-7954&lt;/isbn&gt;&lt;urls&gt;&lt;/urls&gt;&lt;/record&gt;&lt;/Cite&gt;&lt;/EndNote&gt;</w:instrText>
            </w:r>
            <w:r w:rsidRPr="003E6428">
              <w:rPr>
                <w:rFonts w:ascii="Arial" w:hAnsi="Arial" w:cs="Arial"/>
                <w:sz w:val="20"/>
                <w:szCs w:val="20"/>
                <w:lang w:val="en-US"/>
              </w:rPr>
              <w:fldChar w:fldCharType="separate"/>
            </w:r>
            <w:r w:rsidRPr="003E6428">
              <w:rPr>
                <w:rFonts w:ascii="Arial" w:hAnsi="Arial" w:cs="Arial"/>
                <w:noProof/>
                <w:sz w:val="20"/>
                <w:szCs w:val="20"/>
              </w:rPr>
              <w:t>(Gayer-Anderson et al., 2020)</w:t>
            </w:r>
            <w:r w:rsidRPr="003E6428">
              <w:rPr>
                <w:rFonts w:ascii="Arial" w:hAnsi="Arial" w:cs="Arial"/>
                <w:sz w:val="20"/>
                <w:szCs w:val="20"/>
                <w:lang w:val="en-US"/>
              </w:rPr>
              <w:fldChar w:fldCharType="end"/>
            </w:r>
          </w:p>
        </w:tc>
        <w:tc>
          <w:tcPr>
            <w:tcW w:w="1061" w:type="dxa"/>
          </w:tcPr>
          <w:p w14:paraId="6CC195C3" w14:textId="1F2BB424"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599B3E64" w14:textId="6A67957E"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33B5798A" w14:textId="2F6FD7A6" w:rsidR="00991D2B" w:rsidRPr="003E6428" w:rsidRDefault="00991D2B" w:rsidP="00991D2B">
            <w:pPr>
              <w:jc w:val="center"/>
              <w:rPr>
                <w:rFonts w:ascii="Arial" w:hAnsi="Arial" w:cs="Arial"/>
                <w:sz w:val="20"/>
                <w:szCs w:val="20"/>
                <w:highlight w:val="yellow"/>
                <w:lang w:val="en-GB"/>
              </w:rPr>
            </w:pPr>
            <w:r w:rsidRPr="003E6428">
              <w:rPr>
                <w:rFonts w:ascii="Arial" w:hAnsi="Arial" w:cs="Arial"/>
                <w:sz w:val="20"/>
                <w:szCs w:val="20"/>
                <w:lang w:val="en-GB"/>
              </w:rPr>
              <w:t>X</w:t>
            </w:r>
          </w:p>
        </w:tc>
      </w:tr>
      <w:tr w:rsidR="00286B27" w:rsidRPr="003E6428" w14:paraId="0710E438" w14:textId="77777777" w:rsidTr="00072300">
        <w:trPr>
          <w:trHeight w:val="226"/>
        </w:trPr>
        <w:tc>
          <w:tcPr>
            <w:tcW w:w="2782" w:type="dxa"/>
            <w:vAlign w:val="center"/>
          </w:tcPr>
          <w:p w14:paraId="4B2CCEC6" w14:textId="06F4A8C3"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Major Experiences of Discrimination </w:t>
            </w:r>
            <w:r w:rsidR="00E1741C" w:rsidRPr="003E6428">
              <w:rPr>
                <w:rFonts w:ascii="Arial" w:hAnsi="Arial" w:cs="Arial"/>
                <w:sz w:val="20"/>
                <w:szCs w:val="20"/>
                <w:lang w:val="en-US"/>
              </w:rPr>
              <w:fldChar w:fldCharType="begin"/>
            </w:r>
            <w:r w:rsidR="00CA542F" w:rsidRPr="003E6428">
              <w:rPr>
                <w:rFonts w:ascii="Arial" w:hAnsi="Arial" w:cs="Arial"/>
                <w:sz w:val="20"/>
                <w:szCs w:val="20"/>
                <w:lang w:val="en-US"/>
              </w:rPr>
              <w:instrText xml:space="preserve"> ADDIN ZOTERO_ITEM CSL_CITATION {"citationID":"KU2wmxJM","properties":{"formattedCitation":"(Sternthal et al., 2011)","plainCitation":"(Sternthal et al., 2011)","dontUpdate":true,"noteIndex":0},"citationItems":[{"id":5597,"uris":["http://zotero.org/users/3433240/items/KZGUF7XX"],"itemData":{"id":5597,"type":"article-journal","container-title":"Du Bois review: social science research on race","ISSN":"1742-0598","issue":"1","page":"95-113","title":"Racial disparities in health: how much does stress really matter? 1","volume":"8","author":[{"family":"Sternthal","given":"Michelle J."},{"family":"Slopen","given":"Natalie"},{"family":"Williams","given":"David R."}],"issued":{"date-parts":[["2011"]]}}}],"schema":"https://github.com/citation-style-language/schema/raw/master/csl-citation.json"} </w:instrText>
            </w:r>
            <w:r w:rsidR="00E1741C" w:rsidRPr="003E6428">
              <w:rPr>
                <w:rFonts w:ascii="Arial" w:hAnsi="Arial" w:cs="Arial"/>
                <w:sz w:val="20"/>
                <w:szCs w:val="20"/>
                <w:lang w:val="en-US"/>
              </w:rPr>
              <w:fldChar w:fldCharType="end"/>
            </w:r>
          </w:p>
        </w:tc>
        <w:tc>
          <w:tcPr>
            <w:tcW w:w="1370" w:type="dxa"/>
            <w:vAlign w:val="center"/>
          </w:tcPr>
          <w:p w14:paraId="11056FED" w14:textId="1E718704" w:rsidR="00991D2B" w:rsidRPr="003E6428" w:rsidRDefault="001E5D7C"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A2</w:t>
            </w:r>
          </w:p>
        </w:tc>
        <w:tc>
          <w:tcPr>
            <w:tcW w:w="1434" w:type="dxa"/>
            <w:vAlign w:val="center"/>
          </w:tcPr>
          <w:p w14:paraId="18A3A374" w14:textId="4CF262B5" w:rsidR="00991D2B" w:rsidRPr="003E6428" w:rsidRDefault="00381927" w:rsidP="00F15990">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EN.CITE &lt;EndNote&gt;&lt;Cite&gt;&lt;Author&gt;Williams&lt;/Author&gt;&lt;Year&gt;1997&lt;/Year&gt;&lt;RecNum&gt;139&lt;/RecNum&gt;&lt;DisplayText&gt;(Ulusoy et al., 2023; Williams et al., 1997)&lt;/DisplayText&gt;&lt;record&gt;&lt;rec-number&gt;139&lt;/rec-number&gt;&lt;foreign-keys&gt;&lt;key app="EN" db-id="ex52txvfc02peteexa95wfzbxpztf522srav" timestamp="1722000033" guid="7a505d58-c5ba-4a0d-9139-fe108cb327df"&gt;139&lt;/key&gt;&lt;/foreign-keys&gt;&lt;ref-type name="Journal Article"&gt;17&lt;/ref-type&gt;&lt;contributors&gt;&lt;authors&gt;&lt;author&gt;Williams, David R&lt;/author&gt;&lt;author&gt;Yu, Yan&lt;/author&gt;&lt;author&gt;Jackson, James S&lt;/author&gt;&lt;author&gt;Anderson, Norman B&lt;/author&gt;&lt;/authors&gt;&lt;/contributors&gt;&lt;titles&gt;&lt;title&gt;Racial differences in physical and mental health: Socio-economic status, stress and discrimination&lt;/title&gt;&lt;secondary-title&gt;Journal of health psychology&lt;/secondary-title&gt;&lt;/titles&gt;&lt;periodical&gt;&lt;full-title&gt;Journal of health psychology&lt;/full-title&gt;&lt;/periodical&gt;&lt;pages&gt;335-351&lt;/pages&gt;&lt;volume&gt;2&lt;/volume&gt;&lt;number&gt;3&lt;/number&gt;&lt;dates&gt;&lt;year&gt;1997&lt;/year&gt;&lt;/dates&gt;&lt;isbn&gt;1359-1053&lt;/isbn&gt;&lt;urls&gt;&lt;/urls&gt;&lt;/record&gt;&lt;/Cite&gt;&lt;Cite&gt;&lt;Author&gt;Ulusoy&lt;/Author&gt;&lt;Year&gt;2023&lt;/Year&gt;&lt;RecNum&gt;140&lt;/RecNum&gt;&lt;record&gt;&lt;rec-number&gt;140&lt;/rec-number&gt;&lt;foreign-keys&gt;&lt;key app="EN" db-id="ex52txvfc02peteexa95wfzbxpztf522srav" timestamp="1722001154" guid="7f2339fc-061d-46e0-b238-2e07d66a75c3"&gt;140&lt;/key&gt;&lt;/foreign-keys&gt;&lt;ref-type name="Journal Article"&gt;17&lt;/ref-type&gt;&lt;contributors&gt;&lt;authors&gt;&lt;author&gt;Ulusoy, Nazan&lt;/author&gt;&lt;author&gt;Nienhaus, Albert&lt;/author&gt;&lt;author&gt;Brzoska, Patrick&lt;/author&gt;&lt;/authors&gt;&lt;/contributors&gt;&lt;titles&gt;&lt;title&gt;Investigating discrimination in the workplace. Translation and validation of the Everyday Discrimination Scale for nursing staff in Germany&lt;/title&gt;&lt;secondary-title&gt;BMC nursing&lt;/secondary-title&gt;&lt;/titles&gt;&lt;periodical&gt;&lt;full-title&gt;BMC nursing&lt;/full-title&gt;&lt;/periodical&gt;&lt;pages&gt;196&lt;/pages&gt;&lt;volume&gt;22&lt;/volume&gt;&lt;number&gt;1&lt;/number&gt;&lt;dates&gt;&lt;year&gt;2023&lt;/year&gt;&lt;/dates&gt;&lt;isbn&gt;1472-6955&lt;/isbn&gt;&lt;urls&gt;&lt;/urls&gt;&lt;/record&gt;&lt;/Cite&gt;&lt;/EndNote&gt;</w:instrText>
            </w:r>
            <w:r w:rsidRPr="003E6428">
              <w:rPr>
                <w:rFonts w:ascii="Arial" w:hAnsi="Arial" w:cs="Arial"/>
                <w:sz w:val="20"/>
                <w:szCs w:val="20"/>
                <w:lang w:val="en-US"/>
              </w:rPr>
              <w:fldChar w:fldCharType="separate"/>
            </w:r>
            <w:r w:rsidR="00F15990" w:rsidRPr="003E6428">
              <w:rPr>
                <w:rFonts w:ascii="Arial" w:hAnsi="Arial" w:cs="Arial"/>
                <w:noProof/>
                <w:sz w:val="20"/>
                <w:szCs w:val="20"/>
                <w:lang w:val="en-US"/>
              </w:rPr>
              <w:t>(</w:t>
            </w:r>
            <w:r w:rsidRPr="003E6428">
              <w:rPr>
                <w:rFonts w:ascii="Arial" w:hAnsi="Arial" w:cs="Arial"/>
                <w:noProof/>
                <w:sz w:val="20"/>
                <w:szCs w:val="20"/>
                <w:lang w:val="en-US"/>
              </w:rPr>
              <w:t>Williams et al., 1997)</w:t>
            </w:r>
            <w:r w:rsidRPr="003E6428">
              <w:rPr>
                <w:rFonts w:ascii="Arial" w:hAnsi="Arial" w:cs="Arial"/>
                <w:sz w:val="20"/>
                <w:szCs w:val="20"/>
                <w:lang w:val="en-US"/>
              </w:rPr>
              <w:fldChar w:fldCharType="end"/>
            </w:r>
          </w:p>
        </w:tc>
        <w:tc>
          <w:tcPr>
            <w:tcW w:w="1061" w:type="dxa"/>
          </w:tcPr>
          <w:p w14:paraId="58C25023" w14:textId="2A36DCB9"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318934FE" w14:textId="22DF0201"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77C2CBC9" w14:textId="70B0B6DF"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1A5864C9" w14:textId="77777777" w:rsidTr="00072300">
        <w:trPr>
          <w:trHeight w:val="226"/>
        </w:trPr>
        <w:tc>
          <w:tcPr>
            <w:tcW w:w="2782" w:type="dxa"/>
            <w:vAlign w:val="center"/>
          </w:tcPr>
          <w:p w14:paraId="35AE13C1" w14:textId="1E92EF16" w:rsidR="00991D2B" w:rsidRPr="003E6428" w:rsidRDefault="00991D2B" w:rsidP="00C47D2E">
            <w:pPr>
              <w:autoSpaceDE w:val="0"/>
              <w:autoSpaceDN w:val="0"/>
              <w:adjustRightInd w:val="0"/>
              <w:ind w:right="114"/>
              <w:rPr>
                <w:rFonts w:ascii="Arial" w:hAnsi="Arial" w:cs="Arial"/>
                <w:color w:val="FF0000"/>
                <w:sz w:val="20"/>
                <w:szCs w:val="20"/>
                <w:lang w:val="en-US"/>
              </w:rPr>
            </w:pPr>
            <w:r w:rsidRPr="003E6428">
              <w:rPr>
                <w:rFonts w:ascii="Arial" w:hAnsi="Arial" w:cs="Arial"/>
                <w:sz w:val="20"/>
                <w:szCs w:val="20"/>
                <w:lang w:val="en-US"/>
              </w:rPr>
              <w:t>Everyday Discrimination Scale</w:t>
            </w:r>
            <w:r w:rsidR="000C28C4" w:rsidRPr="003E6428">
              <w:rPr>
                <w:rFonts w:ascii="Arial" w:hAnsi="Arial" w:cs="Arial"/>
                <w:sz w:val="20"/>
                <w:szCs w:val="20"/>
                <w:lang w:val="en-US"/>
              </w:rPr>
              <w:t xml:space="preserve"> (EDS)</w:t>
            </w:r>
            <w:r w:rsidRPr="003E6428">
              <w:rPr>
                <w:rFonts w:ascii="Arial" w:hAnsi="Arial" w:cs="Arial"/>
                <w:sz w:val="20"/>
                <w:szCs w:val="20"/>
                <w:lang w:val="en-US"/>
              </w:rPr>
              <w:t xml:space="preserve"> </w:t>
            </w: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EN.CITE &lt;EndNote&gt;&lt;Cite&gt;&lt;Author&gt;Williams&lt;/Author&gt;&lt;Year&gt;1997&lt;/Year&gt;&lt;RecNum&gt;139&lt;/RecNum&gt;&lt;DisplayText&gt;(Ulusoy et al., 2023; Williams et al., 1997)&lt;/DisplayText&gt;&lt;record&gt;&lt;rec-number&gt;139&lt;/rec-number&gt;&lt;foreign-keys&gt;&lt;key app="EN" db-id="ex52txvfc02peteexa95wfzbxpztf522srav" timestamp="1722000033" guid="7a505d58-c5ba-4a0d-9139-fe108cb327df"&gt;139&lt;/key&gt;&lt;/foreign-keys&gt;&lt;ref-type name="Journal Article"&gt;17&lt;/ref-type&gt;&lt;contributors&gt;&lt;authors&gt;&lt;author&gt;Williams, David R&lt;/author&gt;&lt;author&gt;Yu, Yan&lt;/author&gt;&lt;author&gt;Jackson, James S&lt;/author&gt;&lt;author&gt;Anderson, Norman B&lt;/author&gt;&lt;/authors&gt;&lt;/contributors&gt;&lt;titles&gt;&lt;title&gt;Racial differences in physical and mental health: Socio-economic status, stress and discrimination&lt;/title&gt;&lt;secondary-title&gt;Journal of health psychology&lt;/secondary-title&gt;&lt;/titles&gt;&lt;periodical&gt;&lt;full-title&gt;Journal of health psychology&lt;/full-title&gt;&lt;/periodical&gt;&lt;pages&gt;335-351&lt;/pages&gt;&lt;volume&gt;2&lt;/volume&gt;&lt;number&gt;3&lt;/number&gt;&lt;dates&gt;&lt;year&gt;1997&lt;/year&gt;&lt;/dates&gt;&lt;isbn&gt;1359-1053&lt;/isbn&gt;&lt;urls&gt;&lt;/urls&gt;&lt;/record&gt;&lt;/Cite&gt;&lt;Cite&gt;&lt;Author&gt;Ulusoy&lt;/Author&gt;&lt;Year&gt;2023&lt;/Year&gt;&lt;RecNum&gt;140&lt;/RecNum&gt;&lt;record&gt;&lt;rec-number&gt;140&lt;/rec-number&gt;&lt;foreign-keys&gt;&lt;key app="EN" db-id="ex52txvfc02peteexa95wfzbxpztf522srav" timestamp="1722001154" guid="7f2339fc-061d-46e0-b238-2e07d66a75c3"&gt;140&lt;/key&gt;&lt;/foreign-keys&gt;&lt;ref-type name="Journal Article"&gt;17&lt;/ref-type&gt;&lt;contributors&gt;&lt;authors&gt;&lt;author&gt;Ulusoy, Nazan&lt;/author&gt;&lt;author&gt;Nienhaus, Albert&lt;/author&gt;&lt;author&gt;Brzoska, Patrick&lt;/author&gt;&lt;/authors&gt;&lt;/contributors&gt;&lt;titles&gt;&lt;title&gt;Investigating discrimination in the workplace. Translation and validation of the Everyday Discrimination Scale for nursing staff in Germany&lt;/title&gt;&lt;secondary-title&gt;BMC nursing&lt;/secondary-title&gt;&lt;/titles&gt;&lt;periodical&gt;&lt;full-title&gt;BMC nursing&lt;/full-title&gt;&lt;/periodical&gt;&lt;pages&gt;196&lt;/pages&gt;&lt;volume&gt;22&lt;/volume&gt;&lt;number&gt;1&lt;/number&gt;&lt;dates&gt;&lt;year&gt;2023&lt;/year&gt;&lt;/dates&gt;&lt;isbn&gt;1472-6955&lt;/isbn&gt;&lt;urls&gt;&lt;/urls&gt;&lt;/record&gt;&lt;/Cite&gt;&lt;/EndNote&gt;</w:instrText>
            </w:r>
            <w:r w:rsidRPr="003E6428">
              <w:rPr>
                <w:rFonts w:ascii="Arial" w:hAnsi="Arial" w:cs="Arial"/>
                <w:sz w:val="20"/>
                <w:szCs w:val="20"/>
                <w:lang w:val="en-US"/>
              </w:rPr>
              <w:fldChar w:fldCharType="separate"/>
            </w:r>
            <w:r w:rsidRPr="003E6428">
              <w:rPr>
                <w:rFonts w:ascii="Arial" w:hAnsi="Arial" w:cs="Arial"/>
                <w:noProof/>
                <w:sz w:val="20"/>
                <w:szCs w:val="20"/>
                <w:lang w:val="en-US"/>
              </w:rPr>
              <w:t xml:space="preserve"> </w:t>
            </w:r>
            <w:r w:rsidRPr="003E6428">
              <w:rPr>
                <w:rFonts w:ascii="Arial" w:hAnsi="Arial" w:cs="Arial"/>
                <w:sz w:val="20"/>
                <w:szCs w:val="20"/>
                <w:lang w:val="en-US"/>
              </w:rPr>
              <w:fldChar w:fldCharType="end"/>
            </w:r>
          </w:p>
        </w:tc>
        <w:tc>
          <w:tcPr>
            <w:tcW w:w="1370" w:type="dxa"/>
            <w:vAlign w:val="center"/>
          </w:tcPr>
          <w:p w14:paraId="57248FAC" w14:textId="6DFAB3BE" w:rsidR="00381927" w:rsidRPr="003E6428" w:rsidRDefault="00381927" w:rsidP="007F2991">
            <w:pPr>
              <w:autoSpaceDE w:val="0"/>
              <w:autoSpaceDN w:val="0"/>
              <w:adjustRightInd w:val="0"/>
              <w:ind w:right="114"/>
              <w:jc w:val="center"/>
              <w:rPr>
                <w:rFonts w:ascii="Arial" w:hAnsi="Arial" w:cs="Arial"/>
                <w:noProof/>
                <w:sz w:val="20"/>
                <w:szCs w:val="20"/>
                <w:lang w:val="en-US"/>
              </w:rPr>
            </w:pPr>
            <w:r w:rsidRPr="003E6428">
              <w:rPr>
                <w:rFonts w:ascii="Arial" w:hAnsi="Arial" w:cs="Arial"/>
                <w:noProof/>
                <w:sz w:val="20"/>
                <w:szCs w:val="20"/>
                <w:lang w:val="en-US"/>
              </w:rPr>
              <w:t>Ulusoy et al., 2023</w:t>
            </w:r>
          </w:p>
          <w:p w14:paraId="45CE7E2A" w14:textId="77777777" w:rsidR="00381927" w:rsidRPr="003E6428" w:rsidRDefault="00381927" w:rsidP="007F2991">
            <w:pPr>
              <w:autoSpaceDE w:val="0"/>
              <w:autoSpaceDN w:val="0"/>
              <w:adjustRightInd w:val="0"/>
              <w:ind w:right="114"/>
              <w:jc w:val="center"/>
              <w:rPr>
                <w:rFonts w:ascii="Arial" w:hAnsi="Arial" w:cs="Arial"/>
                <w:sz w:val="20"/>
                <w:szCs w:val="20"/>
                <w:lang w:val="en-US"/>
              </w:rPr>
            </w:pPr>
          </w:p>
          <w:p w14:paraId="723894D3" w14:textId="589C9CD2" w:rsidR="00991D2B" w:rsidRPr="003E6428" w:rsidRDefault="001E5D7C"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A2</w:t>
            </w:r>
            <w:r w:rsidR="003877DC" w:rsidRPr="003E6428">
              <w:rPr>
                <w:rFonts w:ascii="Arial" w:hAnsi="Arial" w:cs="Arial"/>
                <w:sz w:val="20"/>
                <w:szCs w:val="20"/>
                <w:lang w:val="en-US"/>
              </w:rPr>
              <w:t xml:space="preserve"> </w:t>
            </w:r>
            <w:r w:rsidR="00381927" w:rsidRPr="003E6428">
              <w:rPr>
                <w:rFonts w:ascii="Arial" w:hAnsi="Arial" w:cs="Arial"/>
                <w:sz w:val="20"/>
                <w:szCs w:val="20"/>
                <w:lang w:val="en-US"/>
              </w:rPr>
              <w:t>for one item and scale</w:t>
            </w:r>
          </w:p>
        </w:tc>
        <w:tc>
          <w:tcPr>
            <w:tcW w:w="1434" w:type="dxa"/>
            <w:vAlign w:val="center"/>
          </w:tcPr>
          <w:p w14:paraId="7FB247F4" w14:textId="0272D2F4" w:rsidR="00991D2B" w:rsidRPr="003E6428" w:rsidRDefault="00381927" w:rsidP="007F2991">
            <w:pPr>
              <w:autoSpaceDE w:val="0"/>
              <w:autoSpaceDN w:val="0"/>
              <w:adjustRightInd w:val="0"/>
              <w:ind w:right="114"/>
              <w:jc w:val="center"/>
              <w:rPr>
                <w:rFonts w:ascii="Arial" w:hAnsi="Arial" w:cs="Arial"/>
                <w:color w:val="FF0000"/>
                <w:sz w:val="20"/>
                <w:szCs w:val="20"/>
                <w:lang w:val="en-US"/>
              </w:rPr>
            </w:pPr>
            <w:r w:rsidRPr="003E6428">
              <w:rPr>
                <w:rFonts w:ascii="Arial" w:hAnsi="Arial" w:cs="Arial"/>
                <w:sz w:val="20"/>
                <w:szCs w:val="20"/>
                <w:lang w:val="en-US"/>
              </w:rPr>
              <w:t>(</w:t>
            </w:r>
            <w:r w:rsidRPr="003E6428">
              <w:rPr>
                <w:rFonts w:ascii="Arial" w:hAnsi="Arial" w:cs="Arial"/>
                <w:sz w:val="20"/>
                <w:szCs w:val="20"/>
                <w:lang w:val="en-US"/>
              </w:rPr>
              <w:fldChar w:fldCharType="begin"/>
            </w:r>
            <w:r w:rsidR="000266ED" w:rsidRPr="003E6428">
              <w:rPr>
                <w:rFonts w:ascii="Arial" w:hAnsi="Arial" w:cs="Arial"/>
                <w:sz w:val="20"/>
                <w:szCs w:val="20"/>
                <w:lang w:val="en-US"/>
              </w:rPr>
              <w:instrText xml:space="preserve"> ADDIN ZOTERO_ITEM CSL_CITATION {"citationID":"6vES1aGM","properties":{"formattedCitation":"(Sternthal et al., 2011)","plainCitation":"(Sternthal et al., 2011)","dontUpdate":true,"noteIndex":0},"citationItems":[{"id":5597,"uris":["http://zotero.org/users/3433240/items/KZGUF7XX"],"itemData":{"id":5597,"type":"article-journal","container-title":"Du Bois review: social science research on race","ISSN":"1742-0598","issue":"1","page":"95-113","title":"Racial disparities in health: how much does stress really matter? 1","volume":"8","author":[{"family":"Sternthal","given":"Michelle J."},{"family":"Slopen","given":"Natalie"},{"family":"Williams","given":"David R."}],"issued":{"date-parts":[["2011"]]}}}],"schema":"https://github.com/citation-style-language/schema/raw/master/csl-citation.json"} </w:instrText>
            </w:r>
            <w:r w:rsidRPr="003E6428">
              <w:rPr>
                <w:rFonts w:ascii="Arial" w:hAnsi="Arial" w:cs="Arial"/>
                <w:sz w:val="20"/>
                <w:szCs w:val="20"/>
                <w:lang w:val="en-US"/>
              </w:rPr>
              <w:fldChar w:fldCharType="separate"/>
            </w:r>
            <w:r w:rsidR="00F15990" w:rsidRPr="003E6428">
              <w:rPr>
                <w:rFonts w:ascii="Arial" w:hAnsi="Arial" w:cs="Arial"/>
                <w:noProof/>
                <w:sz w:val="20"/>
                <w:szCs w:val="20"/>
                <w:lang w:val="en-US"/>
              </w:rPr>
              <w:t xml:space="preserve"> Williams et al., 1997</w:t>
            </w:r>
            <w:r w:rsidRPr="003E6428">
              <w:rPr>
                <w:rFonts w:ascii="Arial" w:hAnsi="Arial" w:cs="Arial"/>
                <w:sz w:val="20"/>
                <w:szCs w:val="20"/>
                <w:lang w:val="en-US"/>
              </w:rPr>
              <w:t>)</w:t>
            </w:r>
            <w:r w:rsidRPr="003E6428">
              <w:rPr>
                <w:rFonts w:ascii="Arial" w:hAnsi="Arial" w:cs="Arial"/>
                <w:sz w:val="20"/>
                <w:szCs w:val="20"/>
                <w:lang w:val="en-US"/>
              </w:rPr>
              <w:fldChar w:fldCharType="end"/>
            </w:r>
          </w:p>
        </w:tc>
        <w:tc>
          <w:tcPr>
            <w:tcW w:w="1061" w:type="dxa"/>
          </w:tcPr>
          <w:p w14:paraId="757F4BA8" w14:textId="478747C2" w:rsidR="00991D2B" w:rsidRPr="003E6428" w:rsidRDefault="001E5D7C" w:rsidP="007F2991">
            <w:pPr>
              <w:jc w:val="center"/>
              <w:rPr>
                <w:rFonts w:ascii="Arial" w:hAnsi="Arial" w:cs="Arial"/>
                <w:sz w:val="20"/>
                <w:szCs w:val="20"/>
                <w:lang w:val="en-US"/>
              </w:rPr>
            </w:pPr>
            <w:r w:rsidRPr="003E6428">
              <w:rPr>
                <w:rFonts w:ascii="Arial" w:hAnsi="Arial" w:cs="Arial"/>
                <w:sz w:val="20"/>
                <w:szCs w:val="20"/>
                <w:lang w:val="en-US"/>
              </w:rPr>
              <w:t>B2</w:t>
            </w:r>
          </w:p>
        </w:tc>
        <w:tc>
          <w:tcPr>
            <w:tcW w:w="1359" w:type="dxa"/>
          </w:tcPr>
          <w:p w14:paraId="2F865B27" w14:textId="605CA42C"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5063A907" w14:textId="1983E2AF"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67C06B28" w14:textId="77777777" w:rsidTr="00072300">
        <w:trPr>
          <w:trHeight w:val="226"/>
        </w:trPr>
        <w:tc>
          <w:tcPr>
            <w:tcW w:w="2782" w:type="dxa"/>
          </w:tcPr>
          <w:p w14:paraId="4C1F346E" w14:textId="77777777" w:rsidR="00991D2B" w:rsidRPr="003E6428" w:rsidRDefault="00991D2B" w:rsidP="00991D2B">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Life Transitions</w:t>
            </w:r>
          </w:p>
        </w:tc>
        <w:tc>
          <w:tcPr>
            <w:tcW w:w="1370" w:type="dxa"/>
            <w:vAlign w:val="center"/>
          </w:tcPr>
          <w:p w14:paraId="642B4FC1" w14:textId="05EADC10" w:rsidR="00991D2B" w:rsidRPr="003E6428" w:rsidRDefault="00871585"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Self</w:t>
            </w:r>
            <w:r w:rsidR="000C28C4" w:rsidRPr="003E6428">
              <w:rPr>
                <w:rFonts w:ascii="Arial" w:hAnsi="Arial" w:cs="Arial"/>
                <w:sz w:val="20"/>
                <w:szCs w:val="20"/>
                <w:lang w:val="en-US"/>
              </w:rPr>
              <w:t>-</w:t>
            </w:r>
            <w:r w:rsidRPr="003E6428">
              <w:rPr>
                <w:rFonts w:ascii="Arial" w:hAnsi="Arial" w:cs="Arial"/>
                <w:sz w:val="20"/>
                <w:szCs w:val="20"/>
                <w:lang w:val="en-US"/>
              </w:rPr>
              <w:t>created</w:t>
            </w:r>
          </w:p>
        </w:tc>
        <w:tc>
          <w:tcPr>
            <w:tcW w:w="1434" w:type="dxa"/>
          </w:tcPr>
          <w:p w14:paraId="6C9F7940" w14:textId="2613C716" w:rsidR="00991D2B" w:rsidRPr="003E6428" w:rsidRDefault="00871585"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C1</w:t>
            </w:r>
          </w:p>
        </w:tc>
        <w:tc>
          <w:tcPr>
            <w:tcW w:w="1061" w:type="dxa"/>
          </w:tcPr>
          <w:p w14:paraId="3CFB79CC" w14:textId="5D98FFFC"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359" w:type="dxa"/>
          </w:tcPr>
          <w:p w14:paraId="167C502B" w14:textId="5D131495"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3A1C38EB" w14:textId="739C0985"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1DC808D7" w14:textId="77777777" w:rsidTr="00072300">
        <w:trPr>
          <w:trHeight w:val="226"/>
        </w:trPr>
        <w:tc>
          <w:tcPr>
            <w:tcW w:w="2782" w:type="dxa"/>
          </w:tcPr>
          <w:p w14:paraId="5BDBCAED" w14:textId="1E0906B7" w:rsidR="00991D2B" w:rsidRPr="003E6428" w:rsidRDefault="00991D2B" w:rsidP="00C47D2E">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Transitional Impact Scale (TIS-12) </w:t>
            </w:r>
          </w:p>
        </w:tc>
        <w:tc>
          <w:tcPr>
            <w:tcW w:w="1370" w:type="dxa"/>
            <w:vAlign w:val="center"/>
          </w:tcPr>
          <w:p w14:paraId="1A04C76F" w14:textId="28961A54" w:rsidR="00991D2B" w:rsidRPr="003E6428" w:rsidRDefault="001E5D7C"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t>A2</w:t>
            </w:r>
          </w:p>
        </w:tc>
        <w:tc>
          <w:tcPr>
            <w:tcW w:w="1434" w:type="dxa"/>
          </w:tcPr>
          <w:p w14:paraId="44639EED" w14:textId="7D57BC25" w:rsidR="00991D2B" w:rsidRPr="003E6428" w:rsidRDefault="000266ED"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C1393E" w:rsidRPr="003E6428">
              <w:rPr>
                <w:rFonts w:ascii="Arial" w:hAnsi="Arial" w:cs="Arial"/>
                <w:sz w:val="20"/>
                <w:szCs w:val="20"/>
                <w:lang w:val="en-US"/>
              </w:rPr>
              <w:instrText xml:space="preserve"> ADDIN ZOTERO_ITEM CSL_CITATION {"citationID":"lP9xSenj","properties":{"formattedCitation":"(Svob et al., 2014)","plainCitation":"(Svob et al., 2014)","noteIndex":0},"citationItems":[{"id":5598,"uris":["http://zotero.org/users/3433240/items/PKMFDBHX"],"itemData":{"id":5598,"type":"article-journal","container-title":"Behavior Research Methods","page":"448-455","title":"The transitional impact scale: Assessing the material and psychological impact of life transitions","volume":"46","author":[{"family":"Svob","given":"Connie"},{"family":"Brown","given":"Norman R."},{"family":"Reddon","given":"John R."},{"family":"Uzer","given":"Tugba"},{"family":"Lee","given":"Peter J."}],"issued":{"date-parts":[["2014"]]}}}],"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Svob et al., 2014)</w:t>
            </w:r>
            <w:r w:rsidRPr="003E6428">
              <w:rPr>
                <w:rFonts w:ascii="Arial" w:hAnsi="Arial" w:cs="Arial"/>
                <w:sz w:val="20"/>
                <w:szCs w:val="20"/>
                <w:lang w:val="en-US"/>
              </w:rPr>
              <w:fldChar w:fldCharType="end"/>
            </w:r>
          </w:p>
        </w:tc>
        <w:tc>
          <w:tcPr>
            <w:tcW w:w="1061" w:type="dxa"/>
          </w:tcPr>
          <w:p w14:paraId="3CD4CD61" w14:textId="318ACC4B"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4AD7CF90" w14:textId="400987D9"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5442B289" w14:textId="6EB18B15"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77AA470B" w14:textId="77777777" w:rsidTr="00072300">
        <w:trPr>
          <w:trHeight w:val="226"/>
        </w:trPr>
        <w:tc>
          <w:tcPr>
            <w:tcW w:w="2782" w:type="dxa"/>
          </w:tcPr>
          <w:p w14:paraId="1E07D622" w14:textId="0D7B29BD" w:rsidR="00991D2B" w:rsidRPr="003E6428" w:rsidRDefault="00EF7A60" w:rsidP="00EF7A60">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 xml:space="preserve">Hierarchical Taxonomy of </w:t>
            </w:r>
            <w:r w:rsidRPr="003E6428">
              <w:rPr>
                <w:rFonts w:ascii="Arial" w:hAnsi="Arial" w:cs="Arial"/>
                <w:sz w:val="20"/>
                <w:szCs w:val="20"/>
                <w:lang w:val="en-US"/>
              </w:rPr>
              <w:lastRenderedPageBreak/>
              <w:t>Psychopathology – substance use module (</w:t>
            </w:r>
            <w:proofErr w:type="spellStart"/>
            <w:r w:rsidR="00FE3938" w:rsidRPr="003E6428">
              <w:rPr>
                <w:rFonts w:ascii="Arial" w:hAnsi="Arial" w:cs="Arial"/>
                <w:sz w:val="20"/>
                <w:szCs w:val="20"/>
                <w:lang w:val="en-US"/>
              </w:rPr>
              <w:t>HiTOP</w:t>
            </w:r>
            <w:proofErr w:type="spellEnd"/>
            <w:r w:rsidR="00991D2B" w:rsidRPr="003E6428">
              <w:rPr>
                <w:rFonts w:ascii="Arial" w:hAnsi="Arial" w:cs="Arial"/>
                <w:sz w:val="20"/>
                <w:szCs w:val="20"/>
                <w:lang w:val="en-US"/>
              </w:rPr>
              <w:t>-SUD</w:t>
            </w:r>
            <w:r w:rsidRPr="003E6428">
              <w:rPr>
                <w:rFonts w:ascii="Arial" w:hAnsi="Arial" w:cs="Arial"/>
                <w:sz w:val="20"/>
                <w:szCs w:val="20"/>
                <w:lang w:val="en-US"/>
              </w:rPr>
              <w:t>)</w:t>
            </w:r>
            <w:r w:rsidR="00991D2B" w:rsidRPr="003E6428">
              <w:rPr>
                <w:rFonts w:ascii="Arial" w:hAnsi="Arial" w:cs="Arial"/>
                <w:sz w:val="20"/>
                <w:szCs w:val="20"/>
                <w:lang w:val="en-US"/>
              </w:rPr>
              <w:t xml:space="preserve"> </w:t>
            </w:r>
          </w:p>
        </w:tc>
        <w:tc>
          <w:tcPr>
            <w:tcW w:w="1370" w:type="dxa"/>
            <w:vAlign w:val="center"/>
          </w:tcPr>
          <w:p w14:paraId="2DAE8868" w14:textId="48FCEF69" w:rsidR="00991D2B" w:rsidRPr="003E6428" w:rsidRDefault="00CA542F"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lastRenderedPageBreak/>
              <w:t xml:space="preserve">Translation procedure </w:t>
            </w:r>
            <w:r w:rsidRPr="003E6428">
              <w:rPr>
                <w:rFonts w:ascii="Arial" w:hAnsi="Arial" w:cs="Arial"/>
                <w:sz w:val="20"/>
                <w:szCs w:val="20"/>
                <w:lang w:val="en-US"/>
              </w:rPr>
              <w:lastRenderedPageBreak/>
              <w:t>describe</w:t>
            </w:r>
            <w:r w:rsidR="007F2991" w:rsidRPr="003E6428">
              <w:rPr>
                <w:rFonts w:ascii="Arial" w:hAnsi="Arial" w:cs="Arial"/>
                <w:sz w:val="20"/>
                <w:szCs w:val="20"/>
                <w:lang w:val="en-US"/>
              </w:rPr>
              <w:t>d</w:t>
            </w:r>
            <w:r w:rsidRPr="003E6428">
              <w:rPr>
                <w:rFonts w:ascii="Arial" w:hAnsi="Arial" w:cs="Arial"/>
                <w:sz w:val="20"/>
                <w:szCs w:val="20"/>
                <w:lang w:val="en-US"/>
              </w:rPr>
              <w:t xml:space="preserve"> in (Zimmermann et al., 2024)</w:t>
            </w:r>
          </w:p>
        </w:tc>
        <w:tc>
          <w:tcPr>
            <w:tcW w:w="1434" w:type="dxa"/>
          </w:tcPr>
          <w:p w14:paraId="1BB3BE26" w14:textId="7B8FEB0C" w:rsidR="00991D2B" w:rsidRPr="003E6428" w:rsidRDefault="00CA542F"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lastRenderedPageBreak/>
              <w:fldChar w:fldCharType="begin"/>
            </w:r>
            <w:r w:rsidRPr="003E6428">
              <w:rPr>
                <w:rFonts w:ascii="Arial" w:hAnsi="Arial" w:cs="Arial"/>
                <w:sz w:val="20"/>
                <w:szCs w:val="20"/>
                <w:lang w:val="en-US"/>
              </w:rPr>
              <w:instrText xml:space="preserve"> ADDIN ZOTERO_ITEM CSL_CITATION {"citationID":"bzwB3Jrb","properties":{"formattedCitation":"(Simms, 2023)","plainCitation":"(Simms, 2023)","noteIndex":0},"citationItems":[{"id":5793,"uris":["http://zotero.org/users/3433240/items/9NZE97B4"],"itemData":{"id":5793,"type":"paper-conference","container-title":"2023 SPA Convention and Workshops","publisher":"PERSONALITY","title":"Introduction of Self-Report Measures of the HiTOP Model: Reliability and Structural Validity of the HiTOP-SR","author":[{"family":"Simms","given":"Leonard"}],"issued":{"date-parts":[["2023"]]}}}],"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Simms, 2023)</w:t>
            </w:r>
            <w:r w:rsidRPr="003E6428">
              <w:rPr>
                <w:rFonts w:ascii="Arial" w:hAnsi="Arial" w:cs="Arial"/>
                <w:sz w:val="20"/>
                <w:szCs w:val="20"/>
                <w:lang w:val="en-US"/>
              </w:rPr>
              <w:fldChar w:fldCharType="end"/>
            </w:r>
          </w:p>
        </w:tc>
        <w:tc>
          <w:tcPr>
            <w:tcW w:w="1061" w:type="dxa"/>
          </w:tcPr>
          <w:p w14:paraId="59926C67" w14:textId="1566CBFB"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2</w:t>
            </w:r>
          </w:p>
        </w:tc>
        <w:tc>
          <w:tcPr>
            <w:tcW w:w="1359" w:type="dxa"/>
          </w:tcPr>
          <w:p w14:paraId="615598E3" w14:textId="48AD6301" w:rsidR="00991D2B" w:rsidRPr="003E6428" w:rsidRDefault="00991D2B" w:rsidP="007F2991">
            <w:pPr>
              <w:jc w:val="center"/>
              <w:rPr>
                <w:rFonts w:ascii="Arial" w:hAnsi="Arial" w:cs="Arial"/>
                <w:sz w:val="20"/>
                <w:szCs w:val="20"/>
                <w:lang w:val="en-GB"/>
              </w:rPr>
            </w:pPr>
            <w:r w:rsidRPr="003E6428">
              <w:rPr>
                <w:rFonts w:ascii="Arial" w:hAnsi="Arial" w:cs="Arial"/>
                <w:sz w:val="20"/>
                <w:szCs w:val="20"/>
                <w:lang w:val="en-GB"/>
              </w:rPr>
              <w:t>X</w:t>
            </w:r>
          </w:p>
        </w:tc>
        <w:tc>
          <w:tcPr>
            <w:tcW w:w="1056" w:type="dxa"/>
          </w:tcPr>
          <w:p w14:paraId="2BD724C4" w14:textId="2C3186A3" w:rsidR="00991D2B" w:rsidRPr="003E6428" w:rsidRDefault="00991D2B" w:rsidP="00991D2B">
            <w:pPr>
              <w:jc w:val="center"/>
              <w:rPr>
                <w:rFonts w:ascii="Arial" w:hAnsi="Arial" w:cs="Arial"/>
                <w:sz w:val="20"/>
                <w:szCs w:val="20"/>
                <w:lang w:val="en-GB"/>
              </w:rPr>
            </w:pPr>
            <w:r w:rsidRPr="003E6428">
              <w:rPr>
                <w:rFonts w:ascii="Arial" w:hAnsi="Arial" w:cs="Arial"/>
                <w:sz w:val="20"/>
                <w:szCs w:val="20"/>
                <w:lang w:val="en-GB"/>
              </w:rPr>
              <w:t>X</w:t>
            </w:r>
          </w:p>
        </w:tc>
      </w:tr>
      <w:tr w:rsidR="00286B27" w:rsidRPr="003E6428" w14:paraId="3D43FF16" w14:textId="77777777" w:rsidTr="00072300">
        <w:trPr>
          <w:trHeight w:val="226"/>
        </w:trPr>
        <w:tc>
          <w:tcPr>
            <w:tcW w:w="2782" w:type="dxa"/>
          </w:tcPr>
          <w:p w14:paraId="581B30D3" w14:textId="52A3E4BF" w:rsidR="00991D2B" w:rsidRPr="003E6428" w:rsidRDefault="00991D2B" w:rsidP="00974726">
            <w:pPr>
              <w:autoSpaceDE w:val="0"/>
              <w:autoSpaceDN w:val="0"/>
              <w:adjustRightInd w:val="0"/>
              <w:ind w:right="114"/>
              <w:rPr>
                <w:rFonts w:ascii="Arial" w:hAnsi="Arial" w:cs="Arial"/>
                <w:sz w:val="20"/>
                <w:szCs w:val="20"/>
                <w:lang w:val="en-US"/>
              </w:rPr>
            </w:pPr>
            <w:r w:rsidRPr="003E6428">
              <w:rPr>
                <w:rFonts w:ascii="Arial" w:hAnsi="Arial" w:cs="Arial"/>
                <w:sz w:val="20"/>
                <w:szCs w:val="20"/>
                <w:lang w:val="en-US"/>
              </w:rPr>
              <w:t>McArthur Scale</w:t>
            </w:r>
            <w:r w:rsidR="000C28C4" w:rsidRPr="003E6428">
              <w:rPr>
                <w:rFonts w:ascii="Arial" w:hAnsi="Arial" w:cs="Arial"/>
                <w:sz w:val="20"/>
                <w:szCs w:val="20"/>
                <w:lang w:val="en-US"/>
              </w:rPr>
              <w:t xml:space="preserve"> of Subjective Social Status</w:t>
            </w:r>
            <w:r w:rsidRPr="003E6428">
              <w:rPr>
                <w:rFonts w:ascii="Arial" w:hAnsi="Arial" w:cs="Arial"/>
                <w:sz w:val="20"/>
                <w:szCs w:val="20"/>
                <w:lang w:val="en-US"/>
              </w:rPr>
              <w:t xml:space="preserve"> </w:t>
            </w:r>
          </w:p>
        </w:tc>
        <w:tc>
          <w:tcPr>
            <w:tcW w:w="1370" w:type="dxa"/>
            <w:vAlign w:val="center"/>
          </w:tcPr>
          <w:p w14:paraId="262CEEDD" w14:textId="7977FC9C" w:rsidR="00991D2B" w:rsidRPr="003E6428" w:rsidRDefault="00C1393E"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ITEM CSL_CITATION {"citationID":"BjlsQNRj","properties":{"formattedCitation":"(Hoebel et al., 2015)","plainCitation":"(Hoebel et al., 2015)","noteIndex":0},"citationItems":[{"id":5569,"uris":["http://zotero.org/users/3433240/items/ARL43YCQ"],"itemData":{"id":5569,"type":"article-journal","container-title":"Bundesgesundheitsblatt - Gesundheitsforschung - Gesundheitsschutz","DOI":"10.1007/s00103-015-2166-x","ISSN":"1436-9990","issue":"7","page":"749-757","title":"Measuring subjective social status in health research with a German version of the MacArthur Scale","volume":"58","author":[{"family":"Hoebel","given":"Jens"},{"family":"Müters","given":"S."},{"family":"Kuntz","given":"B."},{"family":"Lange","given":"C."},{"family":"Lampert","given":"T."}],"issued":{"date-parts":[["2015"]]}}}],"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rPr>
              <w:t>(Hoebel et al., 2015)</w:t>
            </w:r>
            <w:r w:rsidRPr="003E6428">
              <w:rPr>
                <w:rFonts w:ascii="Arial" w:hAnsi="Arial" w:cs="Arial"/>
                <w:sz w:val="20"/>
                <w:szCs w:val="20"/>
                <w:lang w:val="en-US"/>
              </w:rPr>
              <w:fldChar w:fldCharType="end"/>
            </w:r>
          </w:p>
        </w:tc>
        <w:tc>
          <w:tcPr>
            <w:tcW w:w="1434" w:type="dxa"/>
          </w:tcPr>
          <w:p w14:paraId="24D45074" w14:textId="6661CAEE" w:rsidR="00991D2B" w:rsidRPr="003E6428" w:rsidRDefault="00C1393E" w:rsidP="007F2991">
            <w:pPr>
              <w:autoSpaceDE w:val="0"/>
              <w:autoSpaceDN w:val="0"/>
              <w:adjustRightInd w:val="0"/>
              <w:ind w:right="114"/>
              <w:jc w:val="center"/>
              <w:rPr>
                <w:rFonts w:ascii="Arial" w:hAnsi="Arial" w:cs="Arial"/>
                <w:sz w:val="20"/>
                <w:szCs w:val="20"/>
                <w:lang w:val="en-US"/>
              </w:rPr>
            </w:pPr>
            <w:r w:rsidRPr="003E6428">
              <w:rPr>
                <w:rFonts w:ascii="Arial" w:hAnsi="Arial" w:cs="Arial"/>
                <w:sz w:val="20"/>
                <w:szCs w:val="20"/>
                <w:lang w:val="en-US"/>
              </w:rPr>
              <w:fldChar w:fldCharType="begin"/>
            </w:r>
            <w:r w:rsidR="00CA542F" w:rsidRPr="003E6428">
              <w:rPr>
                <w:rFonts w:ascii="Arial" w:hAnsi="Arial" w:cs="Arial"/>
                <w:sz w:val="20"/>
                <w:szCs w:val="20"/>
                <w:lang w:val="en-US"/>
              </w:rPr>
              <w:instrText xml:space="preserve"> ADDIN ZOTERO_ITEM CSL_CITATION {"citationID":"ogYISwUQ","properties":{"formattedCitation":"(Adler et al., 2000)","plainCitation":"(Adler et al., 2000)","noteIndex":0},"citationItems":[{"id":4510,"uris":["http://zotero.org/users/3433240/items/C8G4TDJT"],"itemData":{"id":4510,"type":"article-journal","abstract":"This preliminary study compared the associations between objective and subjective socioeconomic status (SES) with psychological and physical variables among 157 healthy White women, 59 of whom subsequently participated in a laboratory stress study. Compared with objective indicators, subjective social status was more consistently and strongly related to psychological functioning and health-related factors (self-rated health, heart rate, sleep latency, body fat distribution, and cortisol habituation to repeated stress). Most associations remained significant even after controlling for objective social status and negative affectivity. Results suggest that, in this sample with a moderately restricted range on SES and health, psychological perceptions of social status may be contributing to the SES-health gradient.","container-title":"Health Psychology","DOI":"10.1037/0278-6133.19.6.586","ISSN":"1930-7810, 0278-6133","issue":"6","journalAbbreviation":"Health Psychology","language":"en","page":"586-592","source":"DOI.org (Crossref)","title":"Relationship of subjective and objective social status with psychological and physiological functioning: Preliminary data in healthy, White women.","title-short":"Relationship of subjective and objective social status with psychological and physiological functioning","volume":"19","author":[{"family":"Adler","given":"Nancy E."},{"family":"Epel","given":"Elissa S."},{"family":"Castellazzo","given":"Grace"},{"family":"Ickovics","given":"Jeannette R."}],"issued":{"date-parts":[["2000",11]]}}}],"schema":"https://github.com/citation-style-language/schema/raw/master/csl-citation.json"} </w:instrText>
            </w:r>
            <w:r w:rsidRPr="003E6428">
              <w:rPr>
                <w:rFonts w:ascii="Arial" w:hAnsi="Arial" w:cs="Arial"/>
                <w:sz w:val="20"/>
                <w:szCs w:val="20"/>
                <w:lang w:val="en-US"/>
              </w:rPr>
              <w:fldChar w:fldCharType="separate"/>
            </w:r>
            <w:r w:rsidRPr="003E6428">
              <w:rPr>
                <w:rFonts w:ascii="Arial" w:hAnsi="Arial" w:cs="Arial"/>
                <w:sz w:val="20"/>
                <w:szCs w:val="20"/>
                <w:lang w:val="en-US"/>
              </w:rPr>
              <w:t>(Adler et al., 2000)</w:t>
            </w:r>
            <w:r w:rsidRPr="003E6428">
              <w:rPr>
                <w:rFonts w:ascii="Arial" w:hAnsi="Arial" w:cs="Arial"/>
                <w:sz w:val="20"/>
                <w:szCs w:val="20"/>
                <w:lang w:val="en-US"/>
              </w:rPr>
              <w:fldChar w:fldCharType="end"/>
            </w:r>
          </w:p>
        </w:tc>
        <w:tc>
          <w:tcPr>
            <w:tcW w:w="1061" w:type="dxa"/>
          </w:tcPr>
          <w:p w14:paraId="001F4684" w14:textId="320D6931"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359" w:type="dxa"/>
          </w:tcPr>
          <w:p w14:paraId="4AE0D74C" w14:textId="76A61319" w:rsidR="00991D2B" w:rsidRPr="003E6428" w:rsidRDefault="001E5D7C" w:rsidP="007F2991">
            <w:pPr>
              <w:jc w:val="center"/>
              <w:rPr>
                <w:rFonts w:ascii="Arial" w:hAnsi="Arial" w:cs="Arial"/>
                <w:sz w:val="20"/>
                <w:szCs w:val="20"/>
                <w:lang w:val="en-GB"/>
              </w:rPr>
            </w:pPr>
            <w:r w:rsidRPr="003E6428">
              <w:rPr>
                <w:rFonts w:ascii="Arial" w:hAnsi="Arial" w:cs="Arial"/>
                <w:sz w:val="20"/>
                <w:szCs w:val="20"/>
                <w:lang w:val="en-GB"/>
              </w:rPr>
              <w:t>B1</w:t>
            </w:r>
          </w:p>
        </w:tc>
        <w:tc>
          <w:tcPr>
            <w:tcW w:w="1056" w:type="dxa"/>
          </w:tcPr>
          <w:p w14:paraId="2EB051EF" w14:textId="5C6C21DA" w:rsidR="00991D2B" w:rsidRPr="003E6428" w:rsidRDefault="001E5D7C" w:rsidP="00991D2B">
            <w:pPr>
              <w:jc w:val="center"/>
              <w:rPr>
                <w:rFonts w:ascii="Arial" w:hAnsi="Arial" w:cs="Arial"/>
                <w:sz w:val="20"/>
                <w:szCs w:val="20"/>
                <w:lang w:val="en-GB"/>
              </w:rPr>
            </w:pPr>
            <w:r w:rsidRPr="003E6428">
              <w:rPr>
                <w:rFonts w:ascii="Arial" w:hAnsi="Arial" w:cs="Arial"/>
                <w:sz w:val="20"/>
                <w:szCs w:val="20"/>
                <w:lang w:val="en-GB"/>
              </w:rPr>
              <w:t>B1</w:t>
            </w:r>
          </w:p>
        </w:tc>
      </w:tr>
    </w:tbl>
    <w:p w14:paraId="749DD0D8" w14:textId="75B79F95" w:rsidR="00163B49" w:rsidRPr="003E6428" w:rsidRDefault="00163B49">
      <w:pPr>
        <w:rPr>
          <w:rFonts w:ascii="Arial" w:hAnsi="Arial" w:cs="Arial"/>
          <w:sz w:val="20"/>
          <w:szCs w:val="20"/>
          <w:lang w:val="en-US"/>
        </w:rPr>
      </w:pPr>
    </w:p>
    <w:p w14:paraId="714DF0D5" w14:textId="77777777" w:rsidR="00991D2B" w:rsidRPr="003E6428" w:rsidRDefault="00991D2B">
      <w:pPr>
        <w:rPr>
          <w:rFonts w:ascii="Arial" w:hAnsi="Arial" w:cs="Arial"/>
          <w:sz w:val="20"/>
          <w:szCs w:val="20"/>
          <w:lang w:val="en-US"/>
        </w:rPr>
      </w:pPr>
      <w:r w:rsidRPr="003E6428">
        <w:rPr>
          <w:rFonts w:ascii="Arial" w:hAnsi="Arial" w:cs="Arial"/>
          <w:sz w:val="20"/>
          <w:szCs w:val="20"/>
          <w:lang w:val="en-US"/>
        </w:rPr>
        <w:t xml:space="preserve">Notes. </w:t>
      </w:r>
    </w:p>
    <w:p w14:paraId="20478819" w14:textId="21C7188F" w:rsidR="00554C41" w:rsidRPr="003E6428" w:rsidRDefault="00554C41" w:rsidP="006164B6">
      <w:pPr>
        <w:rPr>
          <w:rFonts w:ascii="Arial" w:hAnsi="Arial" w:cs="Arial"/>
          <w:sz w:val="20"/>
          <w:szCs w:val="20"/>
          <w:lang w:val="en-US"/>
        </w:rPr>
      </w:pPr>
      <w:r w:rsidRPr="003E6428">
        <w:rPr>
          <w:rFonts w:ascii="Arial" w:hAnsi="Arial" w:cs="Arial"/>
          <w:sz w:val="20"/>
          <w:szCs w:val="20"/>
          <w:lang w:val="en-US"/>
        </w:rPr>
        <w:t xml:space="preserve">AA = forward-backward translation: </w:t>
      </w:r>
      <w:r w:rsidRPr="003E6428">
        <w:rPr>
          <w:rFonts w:ascii="Arial" w:hAnsi="Arial" w:cs="Arial"/>
          <w:sz w:val="20"/>
          <w:szCs w:val="20"/>
          <w:lang w:val="en-GB"/>
        </w:rPr>
        <w:t>multidisciplinary committee of youth and native speakers conducting forward and backward-translations, expert reviews and comprehensibility testing</w:t>
      </w:r>
    </w:p>
    <w:p w14:paraId="064C41CE" w14:textId="23FC4749" w:rsidR="006164B6" w:rsidRPr="003E6428" w:rsidRDefault="006164B6" w:rsidP="006164B6">
      <w:pPr>
        <w:rPr>
          <w:rFonts w:ascii="Arial" w:hAnsi="Arial" w:cs="Arial"/>
          <w:sz w:val="20"/>
          <w:szCs w:val="20"/>
          <w:lang w:val="en-US"/>
        </w:rPr>
      </w:pPr>
      <w:r w:rsidRPr="003E6428">
        <w:rPr>
          <w:rFonts w:ascii="Arial" w:hAnsi="Arial" w:cs="Arial"/>
          <w:sz w:val="20"/>
          <w:szCs w:val="20"/>
          <w:lang w:val="en-US"/>
        </w:rPr>
        <w:t xml:space="preserve">A = </w:t>
      </w:r>
      <w:r w:rsidR="001E5D7C" w:rsidRPr="003E6428">
        <w:rPr>
          <w:rFonts w:ascii="Arial" w:hAnsi="Arial" w:cs="Arial"/>
          <w:sz w:val="20"/>
          <w:szCs w:val="20"/>
          <w:lang w:val="en-US"/>
        </w:rPr>
        <w:t>forward-backward-translation: forward-translated by study team and back-translation from professional translator and then compared/optimized</w:t>
      </w:r>
    </w:p>
    <w:p w14:paraId="096FF4D1" w14:textId="77777777" w:rsidR="001E5D7C" w:rsidRPr="003E6428" w:rsidRDefault="006164B6" w:rsidP="001E5D7C">
      <w:pPr>
        <w:rPr>
          <w:rFonts w:ascii="Arial" w:hAnsi="Arial" w:cs="Arial"/>
          <w:sz w:val="20"/>
          <w:szCs w:val="20"/>
          <w:lang w:val="en-US"/>
        </w:rPr>
      </w:pPr>
      <w:r w:rsidRPr="003E6428">
        <w:rPr>
          <w:rFonts w:ascii="Arial" w:hAnsi="Arial" w:cs="Arial"/>
          <w:sz w:val="20"/>
          <w:szCs w:val="20"/>
          <w:lang w:val="en-US"/>
        </w:rPr>
        <w:t>B</w:t>
      </w:r>
      <w:r w:rsidR="00991D2B" w:rsidRPr="003E6428">
        <w:rPr>
          <w:rFonts w:ascii="Arial" w:hAnsi="Arial" w:cs="Arial"/>
          <w:sz w:val="20"/>
          <w:szCs w:val="20"/>
          <w:lang w:val="en-US"/>
        </w:rPr>
        <w:t xml:space="preserve"> = </w:t>
      </w:r>
      <w:r w:rsidR="001E5D7C" w:rsidRPr="003E6428">
        <w:rPr>
          <w:rFonts w:ascii="Arial" w:hAnsi="Arial" w:cs="Arial"/>
          <w:sz w:val="20"/>
          <w:szCs w:val="20"/>
          <w:lang w:val="en-US"/>
        </w:rPr>
        <w:t xml:space="preserve">translation by professional translators, then review and consensus by team members with Turkish/Russian/Ukrainian as native language </w:t>
      </w:r>
    </w:p>
    <w:p w14:paraId="6C673EF3" w14:textId="577D1F7F" w:rsidR="003877DC" w:rsidRPr="003E6428" w:rsidRDefault="006164B6">
      <w:pPr>
        <w:rPr>
          <w:rFonts w:ascii="Arial" w:hAnsi="Arial" w:cs="Arial"/>
          <w:sz w:val="20"/>
          <w:szCs w:val="20"/>
          <w:lang w:val="en-US"/>
        </w:rPr>
      </w:pPr>
      <w:r w:rsidRPr="003E6428">
        <w:rPr>
          <w:rFonts w:ascii="Arial" w:hAnsi="Arial" w:cs="Arial"/>
          <w:sz w:val="20"/>
          <w:szCs w:val="20"/>
          <w:lang w:val="en-US"/>
        </w:rPr>
        <w:t>C</w:t>
      </w:r>
      <w:r w:rsidR="003877DC" w:rsidRPr="003E6428">
        <w:rPr>
          <w:rFonts w:ascii="Arial" w:hAnsi="Arial" w:cs="Arial"/>
          <w:sz w:val="20"/>
          <w:szCs w:val="20"/>
          <w:lang w:val="en-US"/>
        </w:rPr>
        <w:t xml:space="preserve"> = </w:t>
      </w:r>
      <w:r w:rsidR="00DE73DC" w:rsidRPr="003E6428">
        <w:rPr>
          <w:rFonts w:ascii="Arial" w:hAnsi="Arial" w:cs="Arial"/>
          <w:sz w:val="20"/>
          <w:szCs w:val="20"/>
          <w:lang w:val="en-US"/>
        </w:rPr>
        <w:t>translation and consensus within study team</w:t>
      </w:r>
    </w:p>
    <w:p w14:paraId="58087046" w14:textId="77777777" w:rsidR="006164B6" w:rsidRPr="003E6428" w:rsidRDefault="006164B6" w:rsidP="006164B6">
      <w:pPr>
        <w:rPr>
          <w:rFonts w:ascii="Arial" w:hAnsi="Arial" w:cs="Arial"/>
          <w:sz w:val="20"/>
          <w:szCs w:val="20"/>
          <w:lang w:val="en-US"/>
        </w:rPr>
      </w:pPr>
      <w:r w:rsidRPr="003E6428">
        <w:rPr>
          <w:rFonts w:ascii="Arial" w:hAnsi="Arial" w:cs="Arial"/>
          <w:sz w:val="20"/>
          <w:szCs w:val="20"/>
          <w:lang w:val="en-US"/>
        </w:rPr>
        <w:t>x = not translated/not implemented</w:t>
      </w:r>
    </w:p>
    <w:p w14:paraId="51EAB75D" w14:textId="67668D49" w:rsidR="006164B6" w:rsidRPr="003E6428" w:rsidRDefault="006164B6" w:rsidP="006164B6">
      <w:pPr>
        <w:rPr>
          <w:rFonts w:ascii="Arial" w:hAnsi="Arial" w:cs="Arial"/>
          <w:sz w:val="20"/>
          <w:szCs w:val="20"/>
          <w:lang w:val="en-US"/>
        </w:rPr>
      </w:pPr>
      <w:r w:rsidRPr="003E6428">
        <w:rPr>
          <w:rFonts w:ascii="Arial" w:hAnsi="Arial" w:cs="Arial"/>
          <w:sz w:val="20"/>
          <w:szCs w:val="20"/>
          <w:lang w:val="en-US"/>
        </w:rPr>
        <w:t>* = OPCRIT translation of 3 items for interview use</w:t>
      </w:r>
    </w:p>
    <w:p w14:paraId="4228B464" w14:textId="2E9D323A" w:rsidR="003877DC" w:rsidRPr="003E6428" w:rsidRDefault="003877DC">
      <w:pPr>
        <w:rPr>
          <w:rFonts w:ascii="Arial" w:hAnsi="Arial" w:cs="Arial"/>
          <w:sz w:val="20"/>
          <w:szCs w:val="20"/>
          <w:lang w:val="en-US"/>
        </w:rPr>
      </w:pPr>
    </w:p>
    <w:p w14:paraId="5F9CA300" w14:textId="6A293843" w:rsidR="003877DC" w:rsidRPr="003E6428" w:rsidRDefault="003877DC">
      <w:pPr>
        <w:rPr>
          <w:rFonts w:ascii="Arial" w:hAnsi="Arial" w:cs="Arial"/>
          <w:sz w:val="20"/>
          <w:szCs w:val="20"/>
          <w:lang w:val="en-US"/>
        </w:rPr>
      </w:pPr>
      <w:r w:rsidRPr="003E6428">
        <w:rPr>
          <w:rFonts w:ascii="Arial" w:hAnsi="Arial" w:cs="Arial"/>
          <w:sz w:val="20"/>
          <w:szCs w:val="20"/>
          <w:lang w:val="en-US"/>
        </w:rPr>
        <w:t xml:space="preserve">1 = </w:t>
      </w:r>
      <w:r w:rsidR="00DE73DC" w:rsidRPr="003E6428">
        <w:rPr>
          <w:rFonts w:ascii="Arial" w:hAnsi="Arial" w:cs="Arial"/>
          <w:sz w:val="20"/>
          <w:szCs w:val="20"/>
          <w:lang w:val="en-US"/>
        </w:rPr>
        <w:t>from German to</w:t>
      </w:r>
      <w:r w:rsidRPr="003E6428">
        <w:rPr>
          <w:rFonts w:ascii="Arial" w:hAnsi="Arial" w:cs="Arial"/>
          <w:sz w:val="20"/>
          <w:szCs w:val="20"/>
          <w:lang w:val="en-US"/>
        </w:rPr>
        <w:t xml:space="preserve"> </w:t>
      </w:r>
      <w:r w:rsidR="00572AFD" w:rsidRPr="003E6428">
        <w:rPr>
          <w:rFonts w:ascii="Arial" w:hAnsi="Arial" w:cs="Arial"/>
          <w:sz w:val="20"/>
          <w:szCs w:val="20"/>
          <w:lang w:val="en-US"/>
        </w:rPr>
        <w:t>target language</w:t>
      </w:r>
    </w:p>
    <w:p w14:paraId="783AD2B6" w14:textId="4A606204" w:rsidR="003877DC" w:rsidRPr="003E6428" w:rsidRDefault="003877DC">
      <w:pPr>
        <w:rPr>
          <w:rFonts w:ascii="Arial" w:hAnsi="Arial" w:cs="Arial"/>
          <w:sz w:val="20"/>
          <w:szCs w:val="20"/>
          <w:lang w:val="en-US"/>
        </w:rPr>
      </w:pPr>
      <w:r w:rsidRPr="003E6428">
        <w:rPr>
          <w:rFonts w:ascii="Arial" w:hAnsi="Arial" w:cs="Arial"/>
          <w:sz w:val="20"/>
          <w:szCs w:val="20"/>
          <w:lang w:val="en-US"/>
        </w:rPr>
        <w:t xml:space="preserve">2 = </w:t>
      </w:r>
      <w:r w:rsidR="00DE73DC" w:rsidRPr="003E6428">
        <w:rPr>
          <w:rFonts w:ascii="Arial" w:hAnsi="Arial" w:cs="Arial"/>
          <w:sz w:val="20"/>
          <w:szCs w:val="20"/>
          <w:lang w:val="en-US"/>
        </w:rPr>
        <w:t>from English to</w:t>
      </w:r>
      <w:r w:rsidR="00572AFD" w:rsidRPr="003E6428">
        <w:rPr>
          <w:rFonts w:ascii="Arial" w:hAnsi="Arial" w:cs="Arial"/>
          <w:sz w:val="20"/>
          <w:szCs w:val="20"/>
          <w:lang w:val="en-US"/>
        </w:rPr>
        <w:t xml:space="preserve"> target language</w:t>
      </w:r>
    </w:p>
    <w:p w14:paraId="0100459D" w14:textId="4CF6F56A" w:rsidR="0033074D" w:rsidRPr="003E6428" w:rsidRDefault="0033074D">
      <w:pPr>
        <w:rPr>
          <w:rFonts w:ascii="Arial" w:hAnsi="Arial" w:cs="Arial"/>
          <w:sz w:val="20"/>
          <w:szCs w:val="20"/>
          <w:lang w:val="en-US"/>
        </w:rPr>
      </w:pPr>
      <w:r w:rsidRPr="003E6428">
        <w:rPr>
          <w:rFonts w:ascii="Arial" w:hAnsi="Arial" w:cs="Arial"/>
          <w:sz w:val="20"/>
          <w:szCs w:val="20"/>
          <w:lang w:val="en-US"/>
        </w:rPr>
        <w:br w:type="page"/>
      </w:r>
    </w:p>
    <w:p w14:paraId="3931C8F6" w14:textId="3EFABD2F" w:rsidR="00991D2B" w:rsidRPr="003E6428" w:rsidRDefault="0033074D">
      <w:pPr>
        <w:rPr>
          <w:rFonts w:ascii="Arial" w:hAnsi="Arial" w:cs="Arial"/>
          <w:b/>
          <w:sz w:val="20"/>
          <w:szCs w:val="20"/>
          <w:lang w:val="en-US"/>
        </w:rPr>
      </w:pPr>
      <w:r w:rsidRPr="003E6428">
        <w:rPr>
          <w:rFonts w:ascii="Arial" w:hAnsi="Arial" w:cs="Arial"/>
          <w:b/>
          <w:sz w:val="20"/>
          <w:szCs w:val="20"/>
          <w:lang w:val="en-US"/>
        </w:rPr>
        <w:lastRenderedPageBreak/>
        <w:t>References</w:t>
      </w:r>
    </w:p>
    <w:p w14:paraId="4FD1BB84" w14:textId="77777777" w:rsidR="00554C41" w:rsidRPr="003E6428" w:rsidRDefault="004B1128" w:rsidP="00554C41">
      <w:pPr>
        <w:pStyle w:val="Literaturverzeichnis"/>
        <w:rPr>
          <w:rFonts w:ascii="Arial" w:hAnsi="Arial" w:cs="Arial"/>
          <w:sz w:val="20"/>
          <w:szCs w:val="20"/>
          <w:lang w:val="en-GB"/>
        </w:rPr>
      </w:pPr>
      <w:r w:rsidRPr="003E6428">
        <w:rPr>
          <w:rFonts w:ascii="Arial" w:hAnsi="Arial" w:cs="Arial"/>
          <w:sz w:val="20"/>
          <w:szCs w:val="20"/>
          <w:lang w:val="en-US"/>
        </w:rPr>
        <w:fldChar w:fldCharType="begin"/>
      </w:r>
      <w:r w:rsidRPr="003E6428">
        <w:rPr>
          <w:rFonts w:ascii="Arial" w:hAnsi="Arial" w:cs="Arial"/>
          <w:sz w:val="20"/>
          <w:szCs w:val="20"/>
          <w:lang w:val="en-US"/>
        </w:rPr>
        <w:instrText xml:space="preserve"> ADDIN ZOTERO_BIBL {"uncited":[],"omitted":[],"custom":[]} CSL_BIBLIOGRAPHY </w:instrText>
      </w:r>
      <w:r w:rsidRPr="003E6428">
        <w:rPr>
          <w:rFonts w:ascii="Arial" w:hAnsi="Arial" w:cs="Arial"/>
          <w:sz w:val="20"/>
          <w:szCs w:val="20"/>
          <w:lang w:val="en-US"/>
        </w:rPr>
        <w:fldChar w:fldCharType="separate"/>
      </w:r>
      <w:r w:rsidR="00554C41" w:rsidRPr="003E6428">
        <w:rPr>
          <w:rFonts w:ascii="Arial" w:hAnsi="Arial" w:cs="Arial"/>
          <w:sz w:val="20"/>
          <w:szCs w:val="20"/>
          <w:lang w:val="en-GB"/>
        </w:rPr>
        <w:t xml:space="preserve">Adler, N. E., Epel, E. S., Castellazzo, G., &amp; Ickovics, J. R. (2000). Relationship of subjective and objective social status with psychological and physiological functioning: Preliminary data in healthy, White women. </w:t>
      </w:r>
      <w:r w:rsidR="00554C41" w:rsidRPr="003E6428">
        <w:rPr>
          <w:rFonts w:ascii="Arial" w:hAnsi="Arial" w:cs="Arial"/>
          <w:i/>
          <w:iCs/>
          <w:sz w:val="20"/>
          <w:szCs w:val="20"/>
          <w:lang w:val="en-GB"/>
        </w:rPr>
        <w:t>Health Psychology</w:t>
      </w:r>
      <w:r w:rsidR="00554C41" w:rsidRPr="003E6428">
        <w:rPr>
          <w:rFonts w:ascii="Arial" w:hAnsi="Arial" w:cs="Arial"/>
          <w:sz w:val="20"/>
          <w:szCs w:val="20"/>
          <w:lang w:val="en-GB"/>
        </w:rPr>
        <w:t xml:space="preserve">, </w:t>
      </w:r>
      <w:r w:rsidR="00554C41" w:rsidRPr="003E6428">
        <w:rPr>
          <w:rFonts w:ascii="Arial" w:hAnsi="Arial" w:cs="Arial"/>
          <w:i/>
          <w:iCs/>
          <w:sz w:val="20"/>
          <w:szCs w:val="20"/>
          <w:lang w:val="en-GB"/>
        </w:rPr>
        <w:t>19</w:t>
      </w:r>
      <w:r w:rsidR="00554C41" w:rsidRPr="003E6428">
        <w:rPr>
          <w:rFonts w:ascii="Arial" w:hAnsi="Arial" w:cs="Arial"/>
          <w:sz w:val="20"/>
          <w:szCs w:val="20"/>
          <w:lang w:val="en-GB"/>
        </w:rPr>
        <w:t>(6), 586–592. https://doi.org/10.1037/0278-6133.19.6.586</w:t>
      </w:r>
    </w:p>
    <w:p w14:paraId="3C1383E8"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Angst, J., Adolfsson, R., Benazzi, F., Gamma, A., Hantouche, E., Meyer, T., Skeppar, P., Vieta, E., &amp; Scott, J. (2005). The HCL-32: Towards a self-assessment tool for hypomanic symptoms in outpatients. </w:t>
      </w:r>
      <w:r w:rsidRPr="003E6428">
        <w:rPr>
          <w:rFonts w:ascii="Arial" w:hAnsi="Arial" w:cs="Arial"/>
          <w:i/>
          <w:iCs/>
          <w:sz w:val="20"/>
          <w:szCs w:val="20"/>
          <w:lang w:val="en-GB"/>
        </w:rPr>
        <w:t>Journal of Affective Disorders</w:t>
      </w:r>
      <w:r w:rsidRPr="003E6428">
        <w:rPr>
          <w:rFonts w:ascii="Arial" w:hAnsi="Arial" w:cs="Arial"/>
          <w:sz w:val="20"/>
          <w:szCs w:val="20"/>
          <w:lang w:val="en-GB"/>
        </w:rPr>
        <w:t xml:space="preserve">, </w:t>
      </w:r>
      <w:r w:rsidRPr="003E6428">
        <w:rPr>
          <w:rFonts w:ascii="Arial" w:hAnsi="Arial" w:cs="Arial"/>
          <w:i/>
          <w:iCs/>
          <w:sz w:val="20"/>
          <w:szCs w:val="20"/>
          <w:lang w:val="en-GB"/>
        </w:rPr>
        <w:t>88</w:t>
      </w:r>
      <w:r w:rsidRPr="003E6428">
        <w:rPr>
          <w:rFonts w:ascii="Arial" w:hAnsi="Arial" w:cs="Arial"/>
          <w:sz w:val="20"/>
          <w:szCs w:val="20"/>
          <w:lang w:val="en-GB"/>
        </w:rPr>
        <w:t>(2), 217–233. https://doi.org/10.1016/j.jad.2005.05.011</w:t>
      </w:r>
    </w:p>
    <w:p w14:paraId="53B823A9"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lang w:val="en-GB"/>
        </w:rPr>
        <w:t xml:space="preserve">Bach, B., Kerber, A., Aluja, A., Bastiaens, T., Keeley, J. W., Claes, L., Fossati, A., Gutierrez, F., Oliveira, S. E., &amp; Pires, R. (2020). International assessment of DSM-5 and ICD-11 personality disorder traits: Toward a common nosology in DSM-5.1. </w:t>
      </w:r>
      <w:r w:rsidRPr="003E6428">
        <w:rPr>
          <w:rFonts w:ascii="Arial" w:hAnsi="Arial" w:cs="Arial"/>
          <w:i/>
          <w:iCs/>
          <w:sz w:val="20"/>
          <w:szCs w:val="20"/>
        </w:rPr>
        <w:t>Psychopathology</w:t>
      </w:r>
      <w:r w:rsidRPr="003E6428">
        <w:rPr>
          <w:rFonts w:ascii="Arial" w:hAnsi="Arial" w:cs="Arial"/>
          <w:sz w:val="20"/>
          <w:szCs w:val="20"/>
        </w:rPr>
        <w:t xml:space="preserve">, </w:t>
      </w:r>
      <w:r w:rsidRPr="003E6428">
        <w:rPr>
          <w:rFonts w:ascii="Arial" w:hAnsi="Arial" w:cs="Arial"/>
          <w:i/>
          <w:iCs/>
          <w:sz w:val="20"/>
          <w:szCs w:val="20"/>
        </w:rPr>
        <w:t>53</w:t>
      </w:r>
      <w:r w:rsidRPr="003E6428">
        <w:rPr>
          <w:rFonts w:ascii="Arial" w:hAnsi="Arial" w:cs="Arial"/>
          <w:sz w:val="20"/>
          <w:szCs w:val="20"/>
        </w:rPr>
        <w:t>(3–4), 179–188.</w:t>
      </w:r>
    </w:p>
    <w:p w14:paraId="5A3CF611"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rPr>
        <w:t xml:space="preserve">Beesdo-Baum, K., Zaudig, M., &amp; Wittchen, H.-U. (2019a). </w:t>
      </w:r>
      <w:r w:rsidRPr="003E6428">
        <w:rPr>
          <w:rFonts w:ascii="Arial" w:hAnsi="Arial" w:cs="Arial"/>
          <w:i/>
          <w:iCs/>
          <w:sz w:val="20"/>
          <w:szCs w:val="20"/>
        </w:rPr>
        <w:t>SCID-5-CV: strukturiertes klinisches Interview für DSM-5-Störungen-Klinische Version: Deutsche Bearbeitung des Structured Clinical Interview for DSM-5 Disorders-Clinician version von Michael B. First, Janet BW Williams, Rhonda S. Karg, Robert L. Spitzer</w:t>
      </w:r>
      <w:r w:rsidRPr="003E6428">
        <w:rPr>
          <w:rFonts w:ascii="Arial" w:hAnsi="Arial" w:cs="Arial"/>
          <w:sz w:val="20"/>
          <w:szCs w:val="20"/>
        </w:rPr>
        <w:t>. Hogrefe.</w:t>
      </w:r>
    </w:p>
    <w:p w14:paraId="6FB8C4B0"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rPr>
        <w:t xml:space="preserve">Beesdo-Baum, K., Zaudig, M., &amp; Wittchen, H.-U. (2019b). </w:t>
      </w:r>
      <w:r w:rsidRPr="003E6428">
        <w:rPr>
          <w:rFonts w:ascii="Arial" w:hAnsi="Arial" w:cs="Arial"/>
          <w:i/>
          <w:iCs/>
          <w:sz w:val="20"/>
          <w:szCs w:val="20"/>
        </w:rPr>
        <w:t>SCID-5-PD: Strukturiertes Klinisches Interview für DSM-5®-Persönlichkeitsstörungen</w:t>
      </w:r>
      <w:r w:rsidRPr="003E6428">
        <w:rPr>
          <w:rFonts w:ascii="Arial" w:hAnsi="Arial" w:cs="Arial"/>
          <w:sz w:val="20"/>
          <w:szCs w:val="20"/>
        </w:rPr>
        <w:t>. Hogrefe.</w:t>
      </w:r>
    </w:p>
    <w:p w14:paraId="1E5E7DF7"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rPr>
        <w:t xml:space="preserve">Bernstein, D. P., Stein, J. A., Newcomb, M. D., Walker, E., Pogge, D., Ahluvalia, T., Stokes, J., Handelsman, L., Medrano, M., &amp; Desmond, D. (2003). </w:t>
      </w:r>
      <w:r w:rsidRPr="003E6428">
        <w:rPr>
          <w:rFonts w:ascii="Arial" w:hAnsi="Arial" w:cs="Arial"/>
          <w:sz w:val="20"/>
          <w:szCs w:val="20"/>
          <w:lang w:val="en-GB"/>
        </w:rPr>
        <w:t xml:space="preserve">Development and validation of a brief screening version of the Childhood Trauma Questionnaire. </w:t>
      </w:r>
      <w:r w:rsidRPr="003E6428">
        <w:rPr>
          <w:rFonts w:ascii="Arial" w:hAnsi="Arial" w:cs="Arial"/>
          <w:i/>
          <w:iCs/>
          <w:sz w:val="20"/>
          <w:szCs w:val="20"/>
          <w:lang w:val="en-GB"/>
        </w:rPr>
        <w:t>Child abuse &amp; neglect</w:t>
      </w:r>
      <w:r w:rsidRPr="003E6428">
        <w:rPr>
          <w:rFonts w:ascii="Arial" w:hAnsi="Arial" w:cs="Arial"/>
          <w:sz w:val="20"/>
          <w:szCs w:val="20"/>
          <w:lang w:val="en-GB"/>
        </w:rPr>
        <w:t xml:space="preserve">, </w:t>
      </w:r>
      <w:r w:rsidRPr="003E6428">
        <w:rPr>
          <w:rFonts w:ascii="Arial" w:hAnsi="Arial" w:cs="Arial"/>
          <w:i/>
          <w:iCs/>
          <w:sz w:val="20"/>
          <w:szCs w:val="20"/>
          <w:lang w:val="en-GB"/>
        </w:rPr>
        <w:t>27</w:t>
      </w:r>
      <w:r w:rsidRPr="003E6428">
        <w:rPr>
          <w:rFonts w:ascii="Arial" w:hAnsi="Arial" w:cs="Arial"/>
          <w:sz w:val="20"/>
          <w:szCs w:val="20"/>
          <w:lang w:val="en-GB"/>
        </w:rPr>
        <w:t>(2), 169–190.</w:t>
      </w:r>
    </w:p>
    <w:p w14:paraId="2A13211B"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Chisholm, D., Knapp, M. R. J., Knudsen, H. C., Amaddeo, F., Gaite, L., Van Wijngaarden, B. O. B., &amp; EPSILON Study Group. (2000). Client socio-demographic and service receipt inventory–European version: Development of an instrument for international research: EPSILON Study 5. </w:t>
      </w:r>
      <w:r w:rsidRPr="003E6428">
        <w:rPr>
          <w:rFonts w:ascii="Arial" w:hAnsi="Arial" w:cs="Arial"/>
          <w:i/>
          <w:iCs/>
          <w:sz w:val="20"/>
          <w:szCs w:val="20"/>
          <w:lang w:val="en-GB"/>
        </w:rPr>
        <w:t>The British Journal of Psychiatry</w:t>
      </w:r>
      <w:r w:rsidRPr="003E6428">
        <w:rPr>
          <w:rFonts w:ascii="Arial" w:hAnsi="Arial" w:cs="Arial"/>
          <w:sz w:val="20"/>
          <w:szCs w:val="20"/>
          <w:lang w:val="en-GB"/>
        </w:rPr>
        <w:t xml:space="preserve">, </w:t>
      </w:r>
      <w:r w:rsidRPr="003E6428">
        <w:rPr>
          <w:rFonts w:ascii="Arial" w:hAnsi="Arial" w:cs="Arial"/>
          <w:i/>
          <w:iCs/>
          <w:sz w:val="20"/>
          <w:szCs w:val="20"/>
          <w:lang w:val="en-GB"/>
        </w:rPr>
        <w:t>177</w:t>
      </w:r>
      <w:r w:rsidRPr="003E6428">
        <w:rPr>
          <w:rFonts w:ascii="Arial" w:hAnsi="Arial" w:cs="Arial"/>
          <w:sz w:val="20"/>
          <w:szCs w:val="20"/>
          <w:lang w:val="en-GB"/>
        </w:rPr>
        <w:t>(S39), s28–s33.</w:t>
      </w:r>
    </w:p>
    <w:p w14:paraId="3AE9E160"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Clement, S., Brohan, E., Jeffery, D., Henderson, C., Hatch, S. L., &amp; Thornicroft, G. (2012). Development and psychometric properties the Barriers to Access to Care Evaluation scale (BACE) related to people with mental ill health. </w:t>
      </w:r>
      <w:r w:rsidRPr="003E6428">
        <w:rPr>
          <w:rFonts w:ascii="Arial" w:hAnsi="Arial" w:cs="Arial"/>
          <w:i/>
          <w:iCs/>
          <w:sz w:val="20"/>
          <w:szCs w:val="20"/>
          <w:lang w:val="en-GB"/>
        </w:rPr>
        <w:t>BMC psychiatry</w:t>
      </w:r>
      <w:r w:rsidRPr="003E6428">
        <w:rPr>
          <w:rFonts w:ascii="Arial" w:hAnsi="Arial" w:cs="Arial"/>
          <w:sz w:val="20"/>
          <w:szCs w:val="20"/>
          <w:lang w:val="en-GB"/>
        </w:rPr>
        <w:t xml:space="preserve">, </w:t>
      </w:r>
      <w:r w:rsidRPr="003E6428">
        <w:rPr>
          <w:rFonts w:ascii="Arial" w:hAnsi="Arial" w:cs="Arial"/>
          <w:i/>
          <w:iCs/>
          <w:sz w:val="20"/>
          <w:szCs w:val="20"/>
          <w:lang w:val="en-GB"/>
        </w:rPr>
        <w:t>12</w:t>
      </w:r>
      <w:r w:rsidRPr="003E6428">
        <w:rPr>
          <w:rFonts w:ascii="Arial" w:hAnsi="Arial" w:cs="Arial"/>
          <w:sz w:val="20"/>
          <w:szCs w:val="20"/>
          <w:lang w:val="en-GB"/>
        </w:rPr>
        <w:t>, 1–11.</w:t>
      </w:r>
    </w:p>
    <w:p w14:paraId="3977EE2D"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Connor, K. M., &amp; Davidson, J. R. (2003). Development of a new resilience scale: The Connor</w:t>
      </w:r>
      <w:r w:rsidRPr="003E6428">
        <w:rPr>
          <w:rFonts w:ascii="Cambria Math" w:hAnsi="Cambria Math" w:cs="Cambria Math"/>
          <w:sz w:val="20"/>
          <w:szCs w:val="20"/>
          <w:lang w:val="en-GB"/>
        </w:rPr>
        <w:t>‐</w:t>
      </w:r>
      <w:r w:rsidRPr="003E6428">
        <w:rPr>
          <w:rFonts w:ascii="Arial" w:hAnsi="Arial" w:cs="Arial"/>
          <w:sz w:val="20"/>
          <w:szCs w:val="20"/>
          <w:lang w:val="en-GB"/>
        </w:rPr>
        <w:t>Davidson resilience scale (CD</w:t>
      </w:r>
      <w:r w:rsidRPr="003E6428">
        <w:rPr>
          <w:rFonts w:ascii="Cambria Math" w:hAnsi="Cambria Math" w:cs="Cambria Math"/>
          <w:sz w:val="20"/>
          <w:szCs w:val="20"/>
          <w:lang w:val="en-GB"/>
        </w:rPr>
        <w:t>‐</w:t>
      </w:r>
      <w:r w:rsidRPr="003E6428">
        <w:rPr>
          <w:rFonts w:ascii="Arial" w:hAnsi="Arial" w:cs="Arial"/>
          <w:sz w:val="20"/>
          <w:szCs w:val="20"/>
          <w:lang w:val="en-GB"/>
        </w:rPr>
        <w:t xml:space="preserve">RISC). </w:t>
      </w:r>
      <w:r w:rsidRPr="003E6428">
        <w:rPr>
          <w:rFonts w:ascii="Arial" w:hAnsi="Arial" w:cs="Arial"/>
          <w:i/>
          <w:iCs/>
          <w:sz w:val="20"/>
          <w:szCs w:val="20"/>
          <w:lang w:val="en-GB"/>
        </w:rPr>
        <w:t>Depression and anxiety</w:t>
      </w:r>
      <w:r w:rsidRPr="003E6428">
        <w:rPr>
          <w:rFonts w:ascii="Arial" w:hAnsi="Arial" w:cs="Arial"/>
          <w:sz w:val="20"/>
          <w:szCs w:val="20"/>
          <w:lang w:val="en-GB"/>
        </w:rPr>
        <w:t xml:space="preserve">, </w:t>
      </w:r>
      <w:r w:rsidRPr="003E6428">
        <w:rPr>
          <w:rFonts w:ascii="Arial" w:hAnsi="Arial" w:cs="Arial"/>
          <w:i/>
          <w:iCs/>
          <w:sz w:val="20"/>
          <w:szCs w:val="20"/>
          <w:lang w:val="en-GB"/>
        </w:rPr>
        <w:t>18</w:t>
      </w:r>
      <w:r w:rsidRPr="003E6428">
        <w:rPr>
          <w:rFonts w:ascii="Arial" w:hAnsi="Arial" w:cs="Arial"/>
          <w:sz w:val="20"/>
          <w:szCs w:val="20"/>
          <w:lang w:val="en-GB"/>
        </w:rPr>
        <w:t>(2), 76–82.</w:t>
      </w:r>
    </w:p>
    <w:p w14:paraId="48F90711"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lang w:val="en-GB"/>
        </w:rPr>
        <w:lastRenderedPageBreak/>
        <w:t xml:space="preserve">Coppens, E., Van Audenhove, C., Scheerder, G., Arensman, E., Coffey, C., Costa, S., Koburger, N., Gottlebe, K., Gusmão, R., O’Connor, R., Postuvan, V., Sarchiapone, M., Sisask, M., Székely, A., van der Feltz - Cornelis, C., &amp; Hegerl, U. (2013). Public attitudes toward depression and help-seeking in four European countries baseline survey prior to the OSPI-Europe intervention. </w:t>
      </w:r>
      <w:r w:rsidRPr="003E6428">
        <w:rPr>
          <w:rFonts w:ascii="Arial" w:hAnsi="Arial" w:cs="Arial"/>
          <w:i/>
          <w:iCs/>
          <w:sz w:val="20"/>
          <w:szCs w:val="20"/>
        </w:rPr>
        <w:t>Journal of Affective Disorders</w:t>
      </w:r>
      <w:r w:rsidRPr="003E6428">
        <w:rPr>
          <w:rFonts w:ascii="Arial" w:hAnsi="Arial" w:cs="Arial"/>
          <w:sz w:val="20"/>
          <w:szCs w:val="20"/>
        </w:rPr>
        <w:t xml:space="preserve">, </w:t>
      </w:r>
      <w:r w:rsidRPr="003E6428">
        <w:rPr>
          <w:rFonts w:ascii="Arial" w:hAnsi="Arial" w:cs="Arial"/>
          <w:i/>
          <w:iCs/>
          <w:sz w:val="20"/>
          <w:szCs w:val="20"/>
        </w:rPr>
        <w:t>150</w:t>
      </w:r>
      <w:r w:rsidRPr="003E6428">
        <w:rPr>
          <w:rFonts w:ascii="Arial" w:hAnsi="Arial" w:cs="Arial"/>
          <w:sz w:val="20"/>
          <w:szCs w:val="20"/>
        </w:rPr>
        <w:t>(2), 320–329. https://doi.org/10.1016/j.jad.2013.04.013</w:t>
      </w:r>
    </w:p>
    <w:p w14:paraId="14910566"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rPr>
        <w:t xml:space="preserve">Dafsari, F., Bewernick, B., Boehringer, S., Domschke, K., Elsaesser, M., Löbner, M., Luppa, M., Preis, L., Püsken, J., Schmitt, S., Szekely, A.-J., Hellmich, M., Mueller, W., Wagner, M., Peters, O., Frölich, L., Riedel-Heller, S., Schramm, E., Hautzinger, M., &amp; Jessen, F. (2023). </w:t>
      </w:r>
      <w:r w:rsidRPr="003E6428">
        <w:rPr>
          <w:rFonts w:ascii="Arial" w:hAnsi="Arial" w:cs="Arial"/>
          <w:sz w:val="20"/>
          <w:szCs w:val="20"/>
          <w:lang w:val="en-GB"/>
        </w:rPr>
        <w:t xml:space="preserve">Psychotherapy and Psychosomatics Standard Research Article Cognitive Behavioral Therapy for Late-Life Depression (CBTlate): Results of a Multicenter, Randomized, Observer-Blinded, Controlled Trial. </w:t>
      </w:r>
      <w:r w:rsidRPr="003E6428">
        <w:rPr>
          <w:rFonts w:ascii="Arial" w:hAnsi="Arial" w:cs="Arial"/>
          <w:i/>
          <w:iCs/>
          <w:sz w:val="20"/>
          <w:szCs w:val="20"/>
        </w:rPr>
        <w:t>Psychotherapy and Psychosomatics</w:t>
      </w:r>
      <w:r w:rsidRPr="003E6428">
        <w:rPr>
          <w:rFonts w:ascii="Arial" w:hAnsi="Arial" w:cs="Arial"/>
          <w:sz w:val="20"/>
          <w:szCs w:val="20"/>
        </w:rPr>
        <w:t>. https://doi.org/10.1159/000529445</w:t>
      </w:r>
    </w:p>
    <w:p w14:paraId="1A88D4F3"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rPr>
        <w:t xml:space="preserve">Ehring, T., Fischer, S., Schnülle, J., Bösterling, A., &amp; Tuschen-Caffier, B. (2008). </w:t>
      </w:r>
      <w:r w:rsidRPr="003E6428">
        <w:rPr>
          <w:rFonts w:ascii="Arial" w:hAnsi="Arial" w:cs="Arial"/>
          <w:sz w:val="20"/>
          <w:szCs w:val="20"/>
          <w:lang w:val="en-GB"/>
        </w:rPr>
        <w:t xml:space="preserve">Characteristics of emotion regulation in recovered depressed versus never depressed individuals. </w:t>
      </w:r>
      <w:r w:rsidRPr="003E6428">
        <w:rPr>
          <w:rFonts w:ascii="Arial" w:hAnsi="Arial" w:cs="Arial"/>
          <w:i/>
          <w:iCs/>
          <w:sz w:val="20"/>
          <w:szCs w:val="20"/>
          <w:lang w:val="en-GB"/>
        </w:rPr>
        <w:t>Personality and Individual Differences</w:t>
      </w:r>
      <w:r w:rsidRPr="003E6428">
        <w:rPr>
          <w:rFonts w:ascii="Arial" w:hAnsi="Arial" w:cs="Arial"/>
          <w:sz w:val="20"/>
          <w:szCs w:val="20"/>
          <w:lang w:val="en-GB"/>
        </w:rPr>
        <w:t xml:space="preserve">, </w:t>
      </w:r>
      <w:r w:rsidRPr="003E6428">
        <w:rPr>
          <w:rFonts w:ascii="Arial" w:hAnsi="Arial" w:cs="Arial"/>
          <w:i/>
          <w:iCs/>
          <w:sz w:val="20"/>
          <w:szCs w:val="20"/>
          <w:lang w:val="en-GB"/>
        </w:rPr>
        <w:t>44</w:t>
      </w:r>
      <w:r w:rsidRPr="003E6428">
        <w:rPr>
          <w:rFonts w:ascii="Arial" w:hAnsi="Arial" w:cs="Arial"/>
          <w:sz w:val="20"/>
          <w:szCs w:val="20"/>
          <w:lang w:val="en-GB"/>
        </w:rPr>
        <w:t>(7), 1574–1584. https://doi.org/10.1016/j.paid.2008.01.013</w:t>
      </w:r>
    </w:p>
    <w:p w14:paraId="0E5E3F47"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First, M. B., Williams, J. B., Benjamin, L. S., &amp; Spitzer, R. L. (2016). </w:t>
      </w:r>
      <w:r w:rsidRPr="003E6428">
        <w:rPr>
          <w:rFonts w:ascii="Arial" w:hAnsi="Arial" w:cs="Arial"/>
          <w:i/>
          <w:iCs/>
          <w:sz w:val="20"/>
          <w:szCs w:val="20"/>
          <w:lang w:val="en-GB"/>
        </w:rPr>
        <w:t>User’s Guide for the SCID-5-PD Structured Clinical Interview for DSM-5 Personality Disorders: Also Contains Instructions for the Structured Clinical Interview for DSM-5 Screening Personality Questionnaire</w:t>
      </w:r>
      <w:r w:rsidRPr="003E6428">
        <w:rPr>
          <w:rFonts w:ascii="Arial" w:hAnsi="Arial" w:cs="Arial"/>
          <w:sz w:val="20"/>
          <w:szCs w:val="20"/>
          <w:lang w:val="en-GB"/>
        </w:rPr>
        <w:t>. American Psychiatric Association Publishing.</w:t>
      </w:r>
    </w:p>
    <w:p w14:paraId="50AE47D4"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First, M. B., Williams, J. B., Karg, R. S., &amp; Spitzer, R. L. (2016). SCID-5-CV: Structured clinical interview for DSM-5 disorders: Clinician version. </w:t>
      </w:r>
      <w:r w:rsidRPr="003E6428">
        <w:rPr>
          <w:rFonts w:ascii="Arial" w:hAnsi="Arial" w:cs="Arial"/>
          <w:i/>
          <w:iCs/>
          <w:sz w:val="20"/>
          <w:szCs w:val="20"/>
          <w:lang w:val="en-GB"/>
        </w:rPr>
        <w:t>(No Title)</w:t>
      </w:r>
      <w:r w:rsidRPr="003E6428">
        <w:rPr>
          <w:rFonts w:ascii="Arial" w:hAnsi="Arial" w:cs="Arial"/>
          <w:sz w:val="20"/>
          <w:szCs w:val="20"/>
          <w:lang w:val="en-GB"/>
        </w:rPr>
        <w:t>.</w:t>
      </w:r>
    </w:p>
    <w:p w14:paraId="49068354"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Garnefski, N., &amp; Kraaij, V. (2006). Cognitive emotion regulation questionnaire–development of a short 18-item version (CERQ-short). </w:t>
      </w:r>
      <w:r w:rsidRPr="003E6428">
        <w:rPr>
          <w:rFonts w:ascii="Arial" w:hAnsi="Arial" w:cs="Arial"/>
          <w:i/>
          <w:iCs/>
          <w:sz w:val="20"/>
          <w:szCs w:val="20"/>
          <w:lang w:val="en-GB"/>
        </w:rPr>
        <w:t>Personality and individual differences</w:t>
      </w:r>
      <w:r w:rsidRPr="003E6428">
        <w:rPr>
          <w:rFonts w:ascii="Arial" w:hAnsi="Arial" w:cs="Arial"/>
          <w:sz w:val="20"/>
          <w:szCs w:val="20"/>
          <w:lang w:val="en-GB"/>
        </w:rPr>
        <w:t xml:space="preserve">, </w:t>
      </w:r>
      <w:r w:rsidRPr="003E6428">
        <w:rPr>
          <w:rFonts w:ascii="Arial" w:hAnsi="Arial" w:cs="Arial"/>
          <w:i/>
          <w:iCs/>
          <w:sz w:val="20"/>
          <w:szCs w:val="20"/>
          <w:lang w:val="en-GB"/>
        </w:rPr>
        <w:t>41</w:t>
      </w:r>
      <w:r w:rsidRPr="003E6428">
        <w:rPr>
          <w:rFonts w:ascii="Arial" w:hAnsi="Arial" w:cs="Arial"/>
          <w:sz w:val="20"/>
          <w:szCs w:val="20"/>
          <w:lang w:val="en-GB"/>
        </w:rPr>
        <w:t>(6), 1045–1053.</w:t>
      </w:r>
    </w:p>
    <w:p w14:paraId="19E91C43"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lang w:val="en-GB"/>
        </w:rPr>
        <w:t xml:space="preserve">Giesinger, J., Rumpold, Mag. G., &amp; Schüßler, G. (2008). </w:t>
      </w:r>
      <w:r w:rsidRPr="003E6428">
        <w:rPr>
          <w:rFonts w:ascii="Arial" w:hAnsi="Arial" w:cs="Arial"/>
          <w:sz w:val="20"/>
          <w:szCs w:val="20"/>
        </w:rPr>
        <w:t xml:space="preserve">Die K10-Screening-Skala für unspezifischen psychischen Distress. </w:t>
      </w:r>
      <w:r w:rsidRPr="003E6428">
        <w:rPr>
          <w:rFonts w:ascii="Arial" w:hAnsi="Arial" w:cs="Arial"/>
          <w:i/>
          <w:iCs/>
          <w:sz w:val="20"/>
          <w:szCs w:val="20"/>
        </w:rPr>
        <w:t>Psychosomatik und Konsiliarpsychiatrie</w:t>
      </w:r>
      <w:r w:rsidRPr="003E6428">
        <w:rPr>
          <w:rFonts w:ascii="Arial" w:hAnsi="Arial" w:cs="Arial"/>
          <w:sz w:val="20"/>
          <w:szCs w:val="20"/>
        </w:rPr>
        <w:t xml:space="preserve">, </w:t>
      </w:r>
      <w:r w:rsidRPr="003E6428">
        <w:rPr>
          <w:rFonts w:ascii="Arial" w:hAnsi="Arial" w:cs="Arial"/>
          <w:i/>
          <w:iCs/>
          <w:sz w:val="20"/>
          <w:szCs w:val="20"/>
        </w:rPr>
        <w:t>2</w:t>
      </w:r>
      <w:r w:rsidRPr="003E6428">
        <w:rPr>
          <w:rFonts w:ascii="Arial" w:hAnsi="Arial" w:cs="Arial"/>
          <w:sz w:val="20"/>
          <w:szCs w:val="20"/>
        </w:rPr>
        <w:t>(2), 104–111. https://doi.org/10.1007/s11800-008-0100-x</w:t>
      </w:r>
    </w:p>
    <w:p w14:paraId="1EEDFBA7"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rPr>
        <w:t xml:space="preserve">Heissel, A., Bollmann, J., Kangas, M., Abdulla, K., Rapp, M., &amp; Sanchez, A. (2021). </w:t>
      </w:r>
      <w:r w:rsidRPr="003E6428">
        <w:rPr>
          <w:rFonts w:ascii="Arial" w:hAnsi="Arial" w:cs="Arial"/>
          <w:sz w:val="20"/>
          <w:szCs w:val="20"/>
          <w:lang w:val="en-GB"/>
        </w:rPr>
        <w:t xml:space="preserve">Validation of the German version of the work and social adjustment scale in a sample of depressed patients. </w:t>
      </w:r>
      <w:r w:rsidRPr="003E6428">
        <w:rPr>
          <w:rFonts w:ascii="Arial" w:hAnsi="Arial" w:cs="Arial"/>
          <w:i/>
          <w:iCs/>
          <w:sz w:val="20"/>
          <w:szCs w:val="20"/>
          <w:lang w:val="en-GB"/>
        </w:rPr>
        <w:t>BMC health services research</w:t>
      </w:r>
      <w:r w:rsidRPr="003E6428">
        <w:rPr>
          <w:rFonts w:ascii="Arial" w:hAnsi="Arial" w:cs="Arial"/>
          <w:sz w:val="20"/>
          <w:szCs w:val="20"/>
          <w:lang w:val="en-GB"/>
        </w:rPr>
        <w:t xml:space="preserve">, </w:t>
      </w:r>
      <w:r w:rsidRPr="003E6428">
        <w:rPr>
          <w:rFonts w:ascii="Arial" w:hAnsi="Arial" w:cs="Arial"/>
          <w:i/>
          <w:iCs/>
          <w:sz w:val="20"/>
          <w:szCs w:val="20"/>
          <w:lang w:val="en-GB"/>
        </w:rPr>
        <w:t>21</w:t>
      </w:r>
      <w:r w:rsidRPr="003E6428">
        <w:rPr>
          <w:rFonts w:ascii="Arial" w:hAnsi="Arial" w:cs="Arial"/>
          <w:sz w:val="20"/>
          <w:szCs w:val="20"/>
          <w:lang w:val="en-GB"/>
        </w:rPr>
        <w:t>(1), 593.</w:t>
      </w:r>
    </w:p>
    <w:p w14:paraId="2ADBE9D2"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lastRenderedPageBreak/>
        <w:t xml:space="preserve">Hepp, J., Klein, S. A., Horsten, L. K., Urbild, J., &amp; Lane, S. P. (2023). Introduction and behavioral validation of the climate change distress and impairment scale. </w:t>
      </w:r>
      <w:r w:rsidRPr="003E6428">
        <w:rPr>
          <w:rFonts w:ascii="Arial" w:hAnsi="Arial" w:cs="Arial"/>
          <w:i/>
          <w:iCs/>
          <w:sz w:val="20"/>
          <w:szCs w:val="20"/>
          <w:lang w:val="en-GB"/>
        </w:rPr>
        <w:t>Scientific Reports</w:t>
      </w:r>
      <w:r w:rsidRPr="003E6428">
        <w:rPr>
          <w:rFonts w:ascii="Arial" w:hAnsi="Arial" w:cs="Arial"/>
          <w:sz w:val="20"/>
          <w:szCs w:val="20"/>
          <w:lang w:val="en-GB"/>
        </w:rPr>
        <w:t xml:space="preserve">, </w:t>
      </w:r>
      <w:r w:rsidRPr="003E6428">
        <w:rPr>
          <w:rFonts w:ascii="Arial" w:hAnsi="Arial" w:cs="Arial"/>
          <w:i/>
          <w:iCs/>
          <w:sz w:val="20"/>
          <w:szCs w:val="20"/>
          <w:lang w:val="en-GB"/>
        </w:rPr>
        <w:t>13</w:t>
      </w:r>
      <w:r w:rsidRPr="003E6428">
        <w:rPr>
          <w:rFonts w:ascii="Arial" w:hAnsi="Arial" w:cs="Arial"/>
          <w:sz w:val="20"/>
          <w:szCs w:val="20"/>
          <w:lang w:val="en-GB"/>
        </w:rPr>
        <w:t>(1), Article 1. https://doi.org/10.1038/s41598-023-37573-4</w:t>
      </w:r>
    </w:p>
    <w:p w14:paraId="51A5E0F3"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lang w:val="en-GB"/>
        </w:rPr>
        <w:t xml:space="preserve">Hoebel, J., Müters, S., Kuntz, B., Lange, C., &amp; Lampert, T. (2015). Measuring subjective social status in health research with a German version of the MacArthur Scale. </w:t>
      </w:r>
      <w:r w:rsidRPr="003E6428">
        <w:rPr>
          <w:rFonts w:ascii="Arial" w:hAnsi="Arial" w:cs="Arial"/>
          <w:i/>
          <w:iCs/>
          <w:sz w:val="20"/>
          <w:szCs w:val="20"/>
        </w:rPr>
        <w:t>Bundesgesundheitsblatt - Gesundheitsforschung - Gesundheitsschutz</w:t>
      </w:r>
      <w:r w:rsidRPr="003E6428">
        <w:rPr>
          <w:rFonts w:ascii="Arial" w:hAnsi="Arial" w:cs="Arial"/>
          <w:sz w:val="20"/>
          <w:szCs w:val="20"/>
        </w:rPr>
        <w:t xml:space="preserve">, </w:t>
      </w:r>
      <w:r w:rsidRPr="003E6428">
        <w:rPr>
          <w:rFonts w:ascii="Arial" w:hAnsi="Arial" w:cs="Arial"/>
          <w:i/>
          <w:iCs/>
          <w:sz w:val="20"/>
          <w:szCs w:val="20"/>
        </w:rPr>
        <w:t>58</w:t>
      </w:r>
      <w:r w:rsidRPr="003E6428">
        <w:rPr>
          <w:rFonts w:ascii="Arial" w:hAnsi="Arial" w:cs="Arial"/>
          <w:sz w:val="20"/>
          <w:szCs w:val="20"/>
        </w:rPr>
        <w:t>(7), 749–757. https://doi.org/10.1007/s00103-015-2166-x</w:t>
      </w:r>
    </w:p>
    <w:p w14:paraId="63B3A4F0"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rPr>
        <w:t xml:space="preserve">Hughes, M. E., Waite, L. J., Hawkley, L. C., &amp; Cacioppo, J. T. (2004). </w:t>
      </w:r>
      <w:r w:rsidRPr="003E6428">
        <w:rPr>
          <w:rFonts w:ascii="Arial" w:hAnsi="Arial" w:cs="Arial"/>
          <w:sz w:val="20"/>
          <w:szCs w:val="20"/>
          <w:lang w:val="en-GB"/>
        </w:rPr>
        <w:t xml:space="preserve">A short scale for measuring loneliness in large surveys: Results from two population-based studies. </w:t>
      </w:r>
      <w:r w:rsidRPr="003E6428">
        <w:rPr>
          <w:rFonts w:ascii="Arial" w:hAnsi="Arial" w:cs="Arial"/>
          <w:i/>
          <w:iCs/>
          <w:sz w:val="20"/>
          <w:szCs w:val="20"/>
          <w:lang w:val="en-GB"/>
        </w:rPr>
        <w:t>Research on aging</w:t>
      </w:r>
      <w:r w:rsidRPr="003E6428">
        <w:rPr>
          <w:rFonts w:ascii="Arial" w:hAnsi="Arial" w:cs="Arial"/>
          <w:sz w:val="20"/>
          <w:szCs w:val="20"/>
          <w:lang w:val="en-GB"/>
        </w:rPr>
        <w:t xml:space="preserve">, </w:t>
      </w:r>
      <w:r w:rsidRPr="003E6428">
        <w:rPr>
          <w:rFonts w:ascii="Arial" w:hAnsi="Arial" w:cs="Arial"/>
          <w:i/>
          <w:iCs/>
          <w:sz w:val="20"/>
          <w:szCs w:val="20"/>
          <w:lang w:val="en-GB"/>
        </w:rPr>
        <w:t>26</w:t>
      </w:r>
      <w:r w:rsidRPr="003E6428">
        <w:rPr>
          <w:rFonts w:ascii="Arial" w:hAnsi="Arial" w:cs="Arial"/>
          <w:sz w:val="20"/>
          <w:szCs w:val="20"/>
          <w:lang w:val="en-GB"/>
        </w:rPr>
        <w:t>(6), 655–672.</w:t>
      </w:r>
    </w:p>
    <w:p w14:paraId="7DCB8325"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Kaufman, E. A., Xia, M., Fosco, G., Yaptangco, M., Skidmore, C. R., &amp; Crowell, S. E. (2016). The Difficulties in Emotion Regulation Scale Short Form (DERS-SF): Validation and replication in adolescent and adult samples. </w:t>
      </w:r>
      <w:r w:rsidRPr="003E6428">
        <w:rPr>
          <w:rFonts w:ascii="Arial" w:hAnsi="Arial" w:cs="Arial"/>
          <w:i/>
          <w:iCs/>
          <w:sz w:val="20"/>
          <w:szCs w:val="20"/>
          <w:lang w:val="en-GB"/>
        </w:rPr>
        <w:t>Journal of psychopathology and behavioral assessment</w:t>
      </w:r>
      <w:r w:rsidRPr="003E6428">
        <w:rPr>
          <w:rFonts w:ascii="Arial" w:hAnsi="Arial" w:cs="Arial"/>
          <w:sz w:val="20"/>
          <w:szCs w:val="20"/>
          <w:lang w:val="en-GB"/>
        </w:rPr>
        <w:t xml:space="preserve">, </w:t>
      </w:r>
      <w:r w:rsidRPr="003E6428">
        <w:rPr>
          <w:rFonts w:ascii="Arial" w:hAnsi="Arial" w:cs="Arial"/>
          <w:i/>
          <w:iCs/>
          <w:sz w:val="20"/>
          <w:szCs w:val="20"/>
          <w:lang w:val="en-GB"/>
        </w:rPr>
        <w:t>38</w:t>
      </w:r>
      <w:r w:rsidRPr="003E6428">
        <w:rPr>
          <w:rFonts w:ascii="Arial" w:hAnsi="Arial" w:cs="Arial"/>
          <w:sz w:val="20"/>
          <w:szCs w:val="20"/>
          <w:lang w:val="en-GB"/>
        </w:rPr>
        <w:t>, 443–455.</w:t>
      </w:r>
    </w:p>
    <w:p w14:paraId="03731B3B"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Kerber, A., Schultze, M., Müller, S., Rühling, R. M., Wright, A. G., Spitzer, C., Krueger, R. F., Knaevelsrud, C., &amp; Zimmermann, J. (2022). Development of a short and ICD-11 compatible measure for DSM-5 maladaptive personality traits using ant colony optimization algorithms. </w:t>
      </w:r>
      <w:r w:rsidRPr="003E6428">
        <w:rPr>
          <w:rFonts w:ascii="Arial" w:hAnsi="Arial" w:cs="Arial"/>
          <w:i/>
          <w:iCs/>
          <w:sz w:val="20"/>
          <w:szCs w:val="20"/>
          <w:lang w:val="en-GB"/>
        </w:rPr>
        <w:t>Assessment</w:t>
      </w:r>
      <w:r w:rsidRPr="003E6428">
        <w:rPr>
          <w:rFonts w:ascii="Arial" w:hAnsi="Arial" w:cs="Arial"/>
          <w:sz w:val="20"/>
          <w:szCs w:val="20"/>
          <w:lang w:val="en-GB"/>
        </w:rPr>
        <w:t xml:space="preserve">, </w:t>
      </w:r>
      <w:r w:rsidRPr="003E6428">
        <w:rPr>
          <w:rFonts w:ascii="Arial" w:hAnsi="Arial" w:cs="Arial"/>
          <w:i/>
          <w:iCs/>
          <w:sz w:val="20"/>
          <w:szCs w:val="20"/>
          <w:lang w:val="en-GB"/>
        </w:rPr>
        <w:t>29</w:t>
      </w:r>
      <w:r w:rsidRPr="003E6428">
        <w:rPr>
          <w:rFonts w:ascii="Arial" w:hAnsi="Arial" w:cs="Arial"/>
          <w:sz w:val="20"/>
          <w:szCs w:val="20"/>
          <w:lang w:val="en-GB"/>
        </w:rPr>
        <w:t>(3), 467–487.</w:t>
      </w:r>
    </w:p>
    <w:p w14:paraId="71E8526A"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lang w:val="en-GB"/>
        </w:rPr>
        <w:t xml:space="preserve">Kessler, R. C., Andrews, G., Colpe, L. J., Hiripi, E., Mroczek, D. K., Normand, S.-L., Walters, E. E., &amp; Zaslavsky, A. M. (2002). Short screening scales to monitor population prevalences and trends in non-specific psychological distress. </w:t>
      </w:r>
      <w:r w:rsidRPr="003E6428">
        <w:rPr>
          <w:rFonts w:ascii="Arial" w:hAnsi="Arial" w:cs="Arial"/>
          <w:i/>
          <w:iCs/>
          <w:sz w:val="20"/>
          <w:szCs w:val="20"/>
        </w:rPr>
        <w:t>Psychological Medicine</w:t>
      </w:r>
      <w:r w:rsidRPr="003E6428">
        <w:rPr>
          <w:rFonts w:ascii="Arial" w:hAnsi="Arial" w:cs="Arial"/>
          <w:sz w:val="20"/>
          <w:szCs w:val="20"/>
        </w:rPr>
        <w:t xml:space="preserve">, </w:t>
      </w:r>
      <w:r w:rsidRPr="003E6428">
        <w:rPr>
          <w:rFonts w:ascii="Arial" w:hAnsi="Arial" w:cs="Arial"/>
          <w:i/>
          <w:iCs/>
          <w:sz w:val="20"/>
          <w:szCs w:val="20"/>
        </w:rPr>
        <w:t>32</w:t>
      </w:r>
      <w:r w:rsidRPr="003E6428">
        <w:rPr>
          <w:rFonts w:ascii="Arial" w:hAnsi="Arial" w:cs="Arial"/>
          <w:sz w:val="20"/>
          <w:szCs w:val="20"/>
        </w:rPr>
        <w:t>(6), 959–976.</w:t>
      </w:r>
    </w:p>
    <w:p w14:paraId="78AE9E3F"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rPr>
        <w:t xml:space="preserve">Kliem, S., Mößle, T., Rehbein, F., Hellmann, D. F., Zenger, M., &amp; Brähler, E. (2015). </w:t>
      </w:r>
      <w:r w:rsidRPr="003E6428">
        <w:rPr>
          <w:rFonts w:ascii="Arial" w:hAnsi="Arial" w:cs="Arial"/>
          <w:sz w:val="20"/>
          <w:szCs w:val="20"/>
          <w:lang w:val="en-GB"/>
        </w:rPr>
        <w:t xml:space="preserve">A brief form of the Perceived Social Support Questionnaire (F-SozU) was developed, validated, and standardized. </w:t>
      </w:r>
      <w:r w:rsidRPr="003E6428">
        <w:rPr>
          <w:rFonts w:ascii="Arial" w:hAnsi="Arial" w:cs="Arial"/>
          <w:i/>
          <w:iCs/>
          <w:sz w:val="20"/>
          <w:szCs w:val="20"/>
          <w:lang w:val="en-GB"/>
        </w:rPr>
        <w:t>Journal of clinical epidemiology</w:t>
      </w:r>
      <w:r w:rsidRPr="003E6428">
        <w:rPr>
          <w:rFonts w:ascii="Arial" w:hAnsi="Arial" w:cs="Arial"/>
          <w:sz w:val="20"/>
          <w:szCs w:val="20"/>
          <w:lang w:val="en-GB"/>
        </w:rPr>
        <w:t xml:space="preserve">, </w:t>
      </w:r>
      <w:r w:rsidRPr="003E6428">
        <w:rPr>
          <w:rFonts w:ascii="Arial" w:hAnsi="Arial" w:cs="Arial"/>
          <w:i/>
          <w:iCs/>
          <w:sz w:val="20"/>
          <w:szCs w:val="20"/>
          <w:lang w:val="en-GB"/>
        </w:rPr>
        <w:t>68</w:t>
      </w:r>
      <w:r w:rsidRPr="003E6428">
        <w:rPr>
          <w:rFonts w:ascii="Arial" w:hAnsi="Arial" w:cs="Arial"/>
          <w:sz w:val="20"/>
          <w:szCs w:val="20"/>
          <w:lang w:val="en-GB"/>
        </w:rPr>
        <w:t>(5), 551–562.</w:t>
      </w:r>
    </w:p>
    <w:p w14:paraId="5DF9CCE6"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Kwan, B., Rickwood, D. J., &amp; Telford, N. R. (2018). Development and validation of MyLifeTracker: A routine outcome measure for youth mental health. </w:t>
      </w:r>
      <w:r w:rsidRPr="003E6428">
        <w:rPr>
          <w:rFonts w:ascii="Arial" w:hAnsi="Arial" w:cs="Arial"/>
          <w:i/>
          <w:iCs/>
          <w:sz w:val="20"/>
          <w:szCs w:val="20"/>
          <w:lang w:val="en-GB"/>
        </w:rPr>
        <w:t>Psychology Research and Behavior Management</w:t>
      </w:r>
      <w:r w:rsidRPr="003E6428">
        <w:rPr>
          <w:rFonts w:ascii="Arial" w:hAnsi="Arial" w:cs="Arial"/>
          <w:sz w:val="20"/>
          <w:szCs w:val="20"/>
          <w:lang w:val="en-GB"/>
        </w:rPr>
        <w:t xml:space="preserve">, </w:t>
      </w:r>
      <w:r w:rsidRPr="003E6428">
        <w:rPr>
          <w:rFonts w:ascii="Arial" w:hAnsi="Arial" w:cs="Arial"/>
          <w:i/>
          <w:iCs/>
          <w:sz w:val="20"/>
          <w:szCs w:val="20"/>
          <w:lang w:val="en-GB"/>
        </w:rPr>
        <w:t>11</w:t>
      </w:r>
      <w:r w:rsidRPr="003E6428">
        <w:rPr>
          <w:rFonts w:ascii="Arial" w:hAnsi="Arial" w:cs="Arial"/>
          <w:sz w:val="20"/>
          <w:szCs w:val="20"/>
          <w:lang w:val="en-GB"/>
        </w:rPr>
        <w:t>, 67–77. https://doi.org/10.2147/PRBM.S152342</w:t>
      </w:r>
    </w:p>
    <w:p w14:paraId="533670B1"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Lang, G., &amp; Bachinger, A. (2017). Validation of the German Warwick-Edinburgh Mental Well-Being Scale (WEMWBS) in a community-based sample of adults in Austria: A bi-factor modelling approach. </w:t>
      </w:r>
      <w:r w:rsidRPr="003E6428">
        <w:rPr>
          <w:rFonts w:ascii="Arial" w:hAnsi="Arial" w:cs="Arial"/>
          <w:i/>
          <w:iCs/>
          <w:sz w:val="20"/>
          <w:szCs w:val="20"/>
          <w:lang w:val="en-GB"/>
        </w:rPr>
        <w:t>Journal of Public Health</w:t>
      </w:r>
      <w:r w:rsidRPr="003E6428">
        <w:rPr>
          <w:rFonts w:ascii="Arial" w:hAnsi="Arial" w:cs="Arial"/>
          <w:sz w:val="20"/>
          <w:szCs w:val="20"/>
          <w:lang w:val="en-GB"/>
        </w:rPr>
        <w:t xml:space="preserve">, </w:t>
      </w:r>
      <w:r w:rsidRPr="003E6428">
        <w:rPr>
          <w:rFonts w:ascii="Arial" w:hAnsi="Arial" w:cs="Arial"/>
          <w:i/>
          <w:iCs/>
          <w:sz w:val="20"/>
          <w:szCs w:val="20"/>
          <w:lang w:val="en-GB"/>
        </w:rPr>
        <w:t>25</w:t>
      </w:r>
      <w:r w:rsidRPr="003E6428">
        <w:rPr>
          <w:rFonts w:ascii="Arial" w:hAnsi="Arial" w:cs="Arial"/>
          <w:sz w:val="20"/>
          <w:szCs w:val="20"/>
          <w:lang w:val="en-GB"/>
        </w:rPr>
        <w:t>(2), 135–146. https://doi.org/10.1007/s10389-016-0778-8</w:t>
      </w:r>
    </w:p>
    <w:p w14:paraId="6A8E07AC"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lang w:val="en-GB"/>
        </w:rPr>
        <w:lastRenderedPageBreak/>
        <w:t xml:space="preserve">Loch, N., Hiller, W., &amp; Witthöft, M. (2011). </w:t>
      </w:r>
      <w:r w:rsidRPr="003E6428">
        <w:rPr>
          <w:rFonts w:ascii="Arial" w:hAnsi="Arial" w:cs="Arial"/>
          <w:sz w:val="20"/>
          <w:szCs w:val="20"/>
        </w:rPr>
        <w:t xml:space="preserve">Der Cognitive Emotion Regulation Questionnaire (CERQ): Erste teststatistische Überprüfung einer deutschen Adaption. </w:t>
      </w:r>
      <w:r w:rsidRPr="003E6428">
        <w:rPr>
          <w:rFonts w:ascii="Arial" w:hAnsi="Arial" w:cs="Arial"/>
          <w:i/>
          <w:iCs/>
          <w:sz w:val="20"/>
          <w:szCs w:val="20"/>
        </w:rPr>
        <w:t>Zeitschrift für Klinische Psychologie und Psychotherapie</w:t>
      </w:r>
      <w:r w:rsidRPr="003E6428">
        <w:rPr>
          <w:rFonts w:ascii="Arial" w:hAnsi="Arial" w:cs="Arial"/>
          <w:sz w:val="20"/>
          <w:szCs w:val="20"/>
        </w:rPr>
        <w:t xml:space="preserve">, </w:t>
      </w:r>
      <w:r w:rsidRPr="003E6428">
        <w:rPr>
          <w:rFonts w:ascii="Arial" w:hAnsi="Arial" w:cs="Arial"/>
          <w:i/>
          <w:iCs/>
          <w:sz w:val="20"/>
          <w:szCs w:val="20"/>
        </w:rPr>
        <w:t>40</w:t>
      </w:r>
      <w:r w:rsidRPr="003E6428">
        <w:rPr>
          <w:rFonts w:ascii="Arial" w:hAnsi="Arial" w:cs="Arial"/>
          <w:sz w:val="20"/>
          <w:szCs w:val="20"/>
        </w:rPr>
        <w:t>(2), 94–106. https://doi.org/10.1026/1616-3443/a000079</w:t>
      </w:r>
    </w:p>
    <w:p w14:paraId="65C9355D"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rPr>
        <w:t xml:space="preserve">Lyubomirsky, S., &amp; Lepper, H. S. (1999). </w:t>
      </w:r>
      <w:r w:rsidRPr="003E6428">
        <w:rPr>
          <w:rFonts w:ascii="Arial" w:hAnsi="Arial" w:cs="Arial"/>
          <w:sz w:val="20"/>
          <w:szCs w:val="20"/>
          <w:lang w:val="en-GB"/>
        </w:rPr>
        <w:t xml:space="preserve">A measure of subjective happiness: Preliminary reliability and construct validation. </w:t>
      </w:r>
      <w:r w:rsidRPr="003E6428">
        <w:rPr>
          <w:rFonts w:ascii="Arial" w:hAnsi="Arial" w:cs="Arial"/>
          <w:i/>
          <w:iCs/>
          <w:sz w:val="20"/>
          <w:szCs w:val="20"/>
          <w:lang w:val="en-GB"/>
        </w:rPr>
        <w:t>Social indicators research</w:t>
      </w:r>
      <w:r w:rsidRPr="003E6428">
        <w:rPr>
          <w:rFonts w:ascii="Arial" w:hAnsi="Arial" w:cs="Arial"/>
          <w:sz w:val="20"/>
          <w:szCs w:val="20"/>
          <w:lang w:val="en-GB"/>
        </w:rPr>
        <w:t xml:space="preserve">, </w:t>
      </w:r>
      <w:r w:rsidRPr="003E6428">
        <w:rPr>
          <w:rFonts w:ascii="Arial" w:hAnsi="Arial" w:cs="Arial"/>
          <w:i/>
          <w:iCs/>
          <w:sz w:val="20"/>
          <w:szCs w:val="20"/>
          <w:lang w:val="en-GB"/>
        </w:rPr>
        <w:t>46</w:t>
      </w:r>
      <w:r w:rsidRPr="003E6428">
        <w:rPr>
          <w:rFonts w:ascii="Arial" w:hAnsi="Arial" w:cs="Arial"/>
          <w:sz w:val="20"/>
          <w:szCs w:val="20"/>
          <w:lang w:val="en-GB"/>
        </w:rPr>
        <w:t>, 137–155.</w:t>
      </w:r>
    </w:p>
    <w:p w14:paraId="73110F7E"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McGuffin, P., Farmer, A., &amp; Harvey, I. (1991). A polydiagnostic application of operational criteria in studies of psychotic illness: Development and reliability of the OPCRIT system. </w:t>
      </w:r>
      <w:r w:rsidRPr="003E6428">
        <w:rPr>
          <w:rFonts w:ascii="Arial" w:hAnsi="Arial" w:cs="Arial"/>
          <w:i/>
          <w:iCs/>
          <w:sz w:val="20"/>
          <w:szCs w:val="20"/>
          <w:lang w:val="en-GB"/>
        </w:rPr>
        <w:t>Archives of general psychiatry</w:t>
      </w:r>
      <w:r w:rsidRPr="003E6428">
        <w:rPr>
          <w:rFonts w:ascii="Arial" w:hAnsi="Arial" w:cs="Arial"/>
          <w:sz w:val="20"/>
          <w:szCs w:val="20"/>
          <w:lang w:val="en-GB"/>
        </w:rPr>
        <w:t xml:space="preserve">, </w:t>
      </w:r>
      <w:r w:rsidRPr="003E6428">
        <w:rPr>
          <w:rFonts w:ascii="Arial" w:hAnsi="Arial" w:cs="Arial"/>
          <w:i/>
          <w:iCs/>
          <w:sz w:val="20"/>
          <w:szCs w:val="20"/>
          <w:lang w:val="en-GB"/>
        </w:rPr>
        <w:t>48</w:t>
      </w:r>
      <w:r w:rsidRPr="003E6428">
        <w:rPr>
          <w:rFonts w:ascii="Arial" w:hAnsi="Arial" w:cs="Arial"/>
          <w:sz w:val="20"/>
          <w:szCs w:val="20"/>
          <w:lang w:val="en-GB"/>
        </w:rPr>
        <w:t>(8), 764–770.</w:t>
      </w:r>
    </w:p>
    <w:p w14:paraId="708C4563"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Meyer, T. D., Hammelstein, P., Nilsson, L.-G., Skeppar, P., Adolfsson, R., &amp; Angst, J. (2007). The Hypomania Checklist (HCL-32): Its factorial structure and association to indices of impairment in German and Swedish nonclinical samples. </w:t>
      </w:r>
      <w:r w:rsidRPr="003E6428">
        <w:rPr>
          <w:rFonts w:ascii="Arial" w:hAnsi="Arial" w:cs="Arial"/>
          <w:i/>
          <w:iCs/>
          <w:sz w:val="20"/>
          <w:szCs w:val="20"/>
          <w:lang w:val="en-GB"/>
        </w:rPr>
        <w:t>Comprehensive psychiatry</w:t>
      </w:r>
      <w:r w:rsidRPr="003E6428">
        <w:rPr>
          <w:rFonts w:ascii="Arial" w:hAnsi="Arial" w:cs="Arial"/>
          <w:sz w:val="20"/>
          <w:szCs w:val="20"/>
          <w:lang w:val="en-GB"/>
        </w:rPr>
        <w:t xml:space="preserve">, </w:t>
      </w:r>
      <w:r w:rsidRPr="003E6428">
        <w:rPr>
          <w:rFonts w:ascii="Arial" w:hAnsi="Arial" w:cs="Arial"/>
          <w:i/>
          <w:iCs/>
          <w:sz w:val="20"/>
          <w:szCs w:val="20"/>
          <w:lang w:val="en-GB"/>
        </w:rPr>
        <w:t>48</w:t>
      </w:r>
      <w:r w:rsidRPr="003E6428">
        <w:rPr>
          <w:rFonts w:ascii="Arial" w:hAnsi="Arial" w:cs="Arial"/>
          <w:sz w:val="20"/>
          <w:szCs w:val="20"/>
          <w:lang w:val="en-GB"/>
        </w:rPr>
        <w:t>(1), 79–87.</w:t>
      </w:r>
    </w:p>
    <w:p w14:paraId="504EE777"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Morosini, P. L., Magliano, L., Brambilla, L. al, Ugolini, S., &amp; Pioli, R. (2000). Development, reliability and acceptability of a new version of the DSM</w:t>
      </w:r>
      <w:r w:rsidRPr="003E6428">
        <w:rPr>
          <w:rFonts w:ascii="Cambria Math" w:hAnsi="Cambria Math" w:cs="Cambria Math"/>
          <w:sz w:val="20"/>
          <w:szCs w:val="20"/>
          <w:lang w:val="en-GB"/>
        </w:rPr>
        <w:t>‐</w:t>
      </w:r>
      <w:r w:rsidRPr="003E6428">
        <w:rPr>
          <w:rFonts w:ascii="Arial" w:hAnsi="Arial" w:cs="Arial"/>
          <w:sz w:val="20"/>
          <w:szCs w:val="20"/>
          <w:lang w:val="en-GB"/>
        </w:rPr>
        <w:t xml:space="preserve">IV Social and Occupational Functioning Assessment Scale (SOFAS) to assess routine social funtioning. </w:t>
      </w:r>
      <w:r w:rsidRPr="003E6428">
        <w:rPr>
          <w:rFonts w:ascii="Arial" w:hAnsi="Arial" w:cs="Arial"/>
          <w:i/>
          <w:iCs/>
          <w:sz w:val="20"/>
          <w:szCs w:val="20"/>
          <w:lang w:val="en-GB"/>
        </w:rPr>
        <w:t>Acta Psychiatrica Scandinavica</w:t>
      </w:r>
      <w:r w:rsidRPr="003E6428">
        <w:rPr>
          <w:rFonts w:ascii="Arial" w:hAnsi="Arial" w:cs="Arial"/>
          <w:sz w:val="20"/>
          <w:szCs w:val="20"/>
          <w:lang w:val="en-GB"/>
        </w:rPr>
        <w:t xml:space="preserve">, </w:t>
      </w:r>
      <w:r w:rsidRPr="003E6428">
        <w:rPr>
          <w:rFonts w:ascii="Arial" w:hAnsi="Arial" w:cs="Arial"/>
          <w:i/>
          <w:iCs/>
          <w:sz w:val="20"/>
          <w:szCs w:val="20"/>
          <w:lang w:val="en-GB"/>
        </w:rPr>
        <w:t>101</w:t>
      </w:r>
      <w:r w:rsidRPr="003E6428">
        <w:rPr>
          <w:rFonts w:ascii="Arial" w:hAnsi="Arial" w:cs="Arial"/>
          <w:sz w:val="20"/>
          <w:szCs w:val="20"/>
          <w:lang w:val="en-GB"/>
        </w:rPr>
        <w:t>(4), 323–329.</w:t>
      </w:r>
    </w:p>
    <w:p w14:paraId="7E12ADD9"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Mundt, J. C., Marks, I. M., Shear, M. K., &amp; Greist, J. M. (2002). The Work and Social Adjustment Scale: A simple measure of impairment in functioning. </w:t>
      </w:r>
      <w:r w:rsidRPr="003E6428">
        <w:rPr>
          <w:rFonts w:ascii="Arial" w:hAnsi="Arial" w:cs="Arial"/>
          <w:i/>
          <w:iCs/>
          <w:sz w:val="20"/>
          <w:szCs w:val="20"/>
          <w:lang w:val="en-GB"/>
        </w:rPr>
        <w:t>British Journal of Psychiatry</w:t>
      </w:r>
      <w:r w:rsidRPr="003E6428">
        <w:rPr>
          <w:rFonts w:ascii="Arial" w:hAnsi="Arial" w:cs="Arial"/>
          <w:sz w:val="20"/>
          <w:szCs w:val="20"/>
          <w:lang w:val="en-GB"/>
        </w:rPr>
        <w:t xml:space="preserve">, </w:t>
      </w:r>
      <w:r w:rsidRPr="003E6428">
        <w:rPr>
          <w:rFonts w:ascii="Arial" w:hAnsi="Arial" w:cs="Arial"/>
          <w:i/>
          <w:iCs/>
          <w:sz w:val="20"/>
          <w:szCs w:val="20"/>
          <w:lang w:val="en-GB"/>
        </w:rPr>
        <w:t>180</w:t>
      </w:r>
      <w:r w:rsidRPr="003E6428">
        <w:rPr>
          <w:rFonts w:ascii="Arial" w:hAnsi="Arial" w:cs="Arial"/>
          <w:sz w:val="20"/>
          <w:szCs w:val="20"/>
          <w:lang w:val="en-GB"/>
        </w:rPr>
        <w:t>(5), 461–464. https://doi.org/10.1192/bjp.180.5.461</w:t>
      </w:r>
    </w:p>
    <w:p w14:paraId="2DA45412"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lang w:val="en-GB"/>
        </w:rPr>
        <w:t xml:space="preserve">Picco, L., Abdin, E., Chong, S. A., Pang, S., Shafie, S., Chua, B. Y., Vaingankar, J. A., Ong, L. P., Tay, J., &amp; Subramaniam, M. (2016). Attitudes toward seeking professional psychological help: Factor structure and socio-demographic predictors. </w:t>
      </w:r>
      <w:r w:rsidRPr="003E6428">
        <w:rPr>
          <w:rFonts w:ascii="Arial" w:hAnsi="Arial" w:cs="Arial"/>
          <w:i/>
          <w:iCs/>
          <w:sz w:val="20"/>
          <w:szCs w:val="20"/>
        </w:rPr>
        <w:t>Frontiers in psychology</w:t>
      </w:r>
      <w:r w:rsidRPr="003E6428">
        <w:rPr>
          <w:rFonts w:ascii="Arial" w:hAnsi="Arial" w:cs="Arial"/>
          <w:sz w:val="20"/>
          <w:szCs w:val="20"/>
        </w:rPr>
        <w:t xml:space="preserve">, </w:t>
      </w:r>
      <w:r w:rsidRPr="003E6428">
        <w:rPr>
          <w:rFonts w:ascii="Arial" w:hAnsi="Arial" w:cs="Arial"/>
          <w:i/>
          <w:iCs/>
          <w:sz w:val="20"/>
          <w:szCs w:val="20"/>
        </w:rPr>
        <w:t>7</w:t>
      </w:r>
      <w:r w:rsidRPr="003E6428">
        <w:rPr>
          <w:rFonts w:ascii="Arial" w:hAnsi="Arial" w:cs="Arial"/>
          <w:sz w:val="20"/>
          <w:szCs w:val="20"/>
        </w:rPr>
        <w:t>, 547.</w:t>
      </w:r>
    </w:p>
    <w:p w14:paraId="143A024B"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rPr>
        <w:t xml:space="preserve">Röhr, S., Reininghaus, U., &amp; Riedel-Heller, S. G. (2020). </w:t>
      </w:r>
      <w:r w:rsidRPr="003E6428">
        <w:rPr>
          <w:rFonts w:ascii="Arial" w:hAnsi="Arial" w:cs="Arial"/>
          <w:sz w:val="20"/>
          <w:szCs w:val="20"/>
          <w:lang w:val="en-GB"/>
        </w:rPr>
        <w:t xml:space="preserve">Mental wellbeing in the German old age population largely unaltered during COVID-19 lockdown: Results of a representative survey. </w:t>
      </w:r>
      <w:r w:rsidRPr="003E6428">
        <w:rPr>
          <w:rFonts w:ascii="Arial" w:hAnsi="Arial" w:cs="Arial"/>
          <w:i/>
          <w:iCs/>
          <w:sz w:val="20"/>
          <w:szCs w:val="20"/>
          <w:lang w:val="en-GB"/>
        </w:rPr>
        <w:t>BMC geriatrics</w:t>
      </w:r>
      <w:r w:rsidRPr="003E6428">
        <w:rPr>
          <w:rFonts w:ascii="Arial" w:hAnsi="Arial" w:cs="Arial"/>
          <w:sz w:val="20"/>
          <w:szCs w:val="20"/>
          <w:lang w:val="en-GB"/>
        </w:rPr>
        <w:t xml:space="preserve">, </w:t>
      </w:r>
      <w:r w:rsidRPr="003E6428">
        <w:rPr>
          <w:rFonts w:ascii="Arial" w:hAnsi="Arial" w:cs="Arial"/>
          <w:i/>
          <w:iCs/>
          <w:sz w:val="20"/>
          <w:szCs w:val="20"/>
          <w:lang w:val="en-GB"/>
        </w:rPr>
        <w:t>20</w:t>
      </w:r>
      <w:r w:rsidRPr="003E6428">
        <w:rPr>
          <w:rFonts w:ascii="Arial" w:hAnsi="Arial" w:cs="Arial"/>
          <w:sz w:val="20"/>
          <w:szCs w:val="20"/>
          <w:lang w:val="en-GB"/>
        </w:rPr>
        <w:t>(1), 489.</w:t>
      </w:r>
    </w:p>
    <w:p w14:paraId="1076C33A"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Roick, C., Kilian, R., Matschinger, H., Bernert, S., Mory, C., &amp; Angermeyer, M. C. (2001). Die deutsche Version des Client Sociodemographic and Service Receipt Inventory. </w:t>
      </w:r>
      <w:r w:rsidRPr="003E6428">
        <w:rPr>
          <w:rFonts w:ascii="Arial" w:hAnsi="Arial" w:cs="Arial"/>
          <w:i/>
          <w:iCs/>
          <w:sz w:val="20"/>
          <w:szCs w:val="20"/>
          <w:lang w:val="en-GB"/>
        </w:rPr>
        <w:t>Psychiatrische Praxis</w:t>
      </w:r>
      <w:r w:rsidRPr="003E6428">
        <w:rPr>
          <w:rFonts w:ascii="Arial" w:hAnsi="Arial" w:cs="Arial"/>
          <w:sz w:val="20"/>
          <w:szCs w:val="20"/>
          <w:lang w:val="en-GB"/>
        </w:rPr>
        <w:t xml:space="preserve">, </w:t>
      </w:r>
      <w:r w:rsidRPr="003E6428">
        <w:rPr>
          <w:rFonts w:ascii="Arial" w:hAnsi="Arial" w:cs="Arial"/>
          <w:i/>
          <w:iCs/>
          <w:sz w:val="20"/>
          <w:szCs w:val="20"/>
          <w:lang w:val="en-GB"/>
        </w:rPr>
        <w:t>28</w:t>
      </w:r>
      <w:r w:rsidRPr="003E6428">
        <w:rPr>
          <w:rFonts w:ascii="Arial" w:hAnsi="Arial" w:cs="Arial"/>
          <w:sz w:val="20"/>
          <w:szCs w:val="20"/>
          <w:lang w:val="en-GB"/>
        </w:rPr>
        <w:t>, 84–90. https://doi.org/10.1055/s-2001-17790</w:t>
      </w:r>
    </w:p>
    <w:p w14:paraId="372C4297"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Sachs, G. S. (1990). Use of clonazepam for bipolar affective disorder. </w:t>
      </w:r>
      <w:r w:rsidRPr="003E6428">
        <w:rPr>
          <w:rFonts w:ascii="Arial" w:hAnsi="Arial" w:cs="Arial"/>
          <w:i/>
          <w:iCs/>
          <w:sz w:val="20"/>
          <w:szCs w:val="20"/>
          <w:lang w:val="en-GB"/>
        </w:rPr>
        <w:t>The Journal of clinical psychiatry</w:t>
      </w:r>
      <w:r w:rsidRPr="003E6428">
        <w:rPr>
          <w:rFonts w:ascii="Arial" w:hAnsi="Arial" w:cs="Arial"/>
          <w:sz w:val="20"/>
          <w:szCs w:val="20"/>
          <w:lang w:val="en-GB"/>
        </w:rPr>
        <w:t xml:space="preserve">, </w:t>
      </w:r>
      <w:r w:rsidRPr="003E6428">
        <w:rPr>
          <w:rFonts w:ascii="Arial" w:hAnsi="Arial" w:cs="Arial"/>
          <w:i/>
          <w:iCs/>
          <w:sz w:val="20"/>
          <w:szCs w:val="20"/>
          <w:lang w:val="en-GB"/>
        </w:rPr>
        <w:t>51</w:t>
      </w:r>
      <w:r w:rsidRPr="003E6428">
        <w:rPr>
          <w:rFonts w:ascii="Arial" w:hAnsi="Arial" w:cs="Arial"/>
          <w:sz w:val="20"/>
          <w:szCs w:val="20"/>
          <w:lang w:val="en-GB"/>
        </w:rPr>
        <w:t>, 31–34; discussion 50.</w:t>
      </w:r>
    </w:p>
    <w:p w14:paraId="38036F60"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lang w:val="en-GB"/>
        </w:rPr>
        <w:t xml:space="preserve">Sachs, G. S., Thase, M. E., Otto, M. W., Bauer, M., Miklowitz, D., Wisniewski, S. R., Lavori, P., Lebowitz, B., Rudorfer, M., &amp; Frank, E. (2003). Rationale, design, and methods of the </w:t>
      </w:r>
      <w:r w:rsidRPr="003E6428">
        <w:rPr>
          <w:rFonts w:ascii="Arial" w:hAnsi="Arial" w:cs="Arial"/>
          <w:sz w:val="20"/>
          <w:szCs w:val="20"/>
          <w:lang w:val="en-GB"/>
        </w:rPr>
        <w:lastRenderedPageBreak/>
        <w:t xml:space="preserve">systematic treatment enhancement program for bipolar disorder (STEP-BD). </w:t>
      </w:r>
      <w:r w:rsidRPr="003E6428">
        <w:rPr>
          <w:rFonts w:ascii="Arial" w:hAnsi="Arial" w:cs="Arial"/>
          <w:i/>
          <w:iCs/>
          <w:sz w:val="20"/>
          <w:szCs w:val="20"/>
        </w:rPr>
        <w:t>Biological psychiatry</w:t>
      </w:r>
      <w:r w:rsidRPr="003E6428">
        <w:rPr>
          <w:rFonts w:ascii="Arial" w:hAnsi="Arial" w:cs="Arial"/>
          <w:sz w:val="20"/>
          <w:szCs w:val="20"/>
        </w:rPr>
        <w:t xml:space="preserve">, </w:t>
      </w:r>
      <w:r w:rsidRPr="003E6428">
        <w:rPr>
          <w:rFonts w:ascii="Arial" w:hAnsi="Arial" w:cs="Arial"/>
          <w:i/>
          <w:iCs/>
          <w:sz w:val="20"/>
          <w:szCs w:val="20"/>
        </w:rPr>
        <w:t>53</w:t>
      </w:r>
      <w:r w:rsidRPr="003E6428">
        <w:rPr>
          <w:rFonts w:ascii="Arial" w:hAnsi="Arial" w:cs="Arial"/>
          <w:sz w:val="20"/>
          <w:szCs w:val="20"/>
        </w:rPr>
        <w:t>(11), 1028–1042.</w:t>
      </w:r>
    </w:p>
    <w:p w14:paraId="76D48B84"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rPr>
        <w:t xml:space="preserve">Sarubin, N., Gutt, D., Giegling, I., Bühner, M., Hilbert, S., Krähenmann, O., Wolf, M., Jobst, A., Sabaß, L., Rujescu, D., Falkai, P., &amp; Padberg, F. (2015). Erste Analyse der psychometrischen Eigenschaften und Struktur der deutschsprachigen 10- und 25-Item Version der Connor-Davidson Resilience Scale (CD-RISC). </w:t>
      </w:r>
      <w:r w:rsidRPr="003E6428">
        <w:rPr>
          <w:rFonts w:ascii="Arial" w:hAnsi="Arial" w:cs="Arial"/>
          <w:i/>
          <w:iCs/>
          <w:sz w:val="20"/>
          <w:szCs w:val="20"/>
        </w:rPr>
        <w:t>Zeitschrift für Gesundheitspsychologie</w:t>
      </w:r>
      <w:r w:rsidRPr="003E6428">
        <w:rPr>
          <w:rFonts w:ascii="Arial" w:hAnsi="Arial" w:cs="Arial"/>
          <w:sz w:val="20"/>
          <w:szCs w:val="20"/>
        </w:rPr>
        <w:t>. https://econtent.hogrefe.com/doi/10.1026/0943-8149/a000142</w:t>
      </w:r>
    </w:p>
    <w:p w14:paraId="52F93865"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rPr>
        <w:t>Schäfer, M., Korn, S., Smith, P. K., Hunter, S. C., Mora</w:t>
      </w:r>
      <w:r w:rsidRPr="003E6428">
        <w:rPr>
          <w:rFonts w:ascii="Cambria Math" w:hAnsi="Cambria Math" w:cs="Cambria Math"/>
          <w:sz w:val="20"/>
          <w:szCs w:val="20"/>
        </w:rPr>
        <w:t>‐</w:t>
      </w:r>
      <w:r w:rsidRPr="003E6428">
        <w:rPr>
          <w:rFonts w:ascii="Arial" w:hAnsi="Arial" w:cs="Arial"/>
          <w:sz w:val="20"/>
          <w:szCs w:val="20"/>
        </w:rPr>
        <w:t xml:space="preserve">Merchán, J. A., Singer, M. M., &amp; Van der Meulen, K. (2004). </w:t>
      </w:r>
      <w:r w:rsidRPr="003E6428">
        <w:rPr>
          <w:rFonts w:ascii="Arial" w:hAnsi="Arial" w:cs="Arial"/>
          <w:sz w:val="20"/>
          <w:szCs w:val="20"/>
          <w:lang w:val="en-GB"/>
        </w:rPr>
        <w:t xml:space="preserve">Lonely in the crowd: Recollections of bullying. </w:t>
      </w:r>
      <w:r w:rsidRPr="003E6428">
        <w:rPr>
          <w:rFonts w:ascii="Arial" w:hAnsi="Arial" w:cs="Arial"/>
          <w:i/>
          <w:iCs/>
          <w:sz w:val="20"/>
          <w:szCs w:val="20"/>
          <w:lang w:val="en-GB"/>
        </w:rPr>
        <w:t>British Journal of Developmental Psychology</w:t>
      </w:r>
      <w:r w:rsidRPr="003E6428">
        <w:rPr>
          <w:rFonts w:ascii="Arial" w:hAnsi="Arial" w:cs="Arial"/>
          <w:sz w:val="20"/>
          <w:szCs w:val="20"/>
          <w:lang w:val="en-GB"/>
        </w:rPr>
        <w:t xml:space="preserve">, </w:t>
      </w:r>
      <w:r w:rsidRPr="003E6428">
        <w:rPr>
          <w:rFonts w:ascii="Arial" w:hAnsi="Arial" w:cs="Arial"/>
          <w:i/>
          <w:iCs/>
          <w:sz w:val="20"/>
          <w:szCs w:val="20"/>
          <w:lang w:val="en-GB"/>
        </w:rPr>
        <w:t>22</w:t>
      </w:r>
      <w:r w:rsidRPr="003E6428">
        <w:rPr>
          <w:rFonts w:ascii="Arial" w:hAnsi="Arial" w:cs="Arial"/>
          <w:sz w:val="20"/>
          <w:szCs w:val="20"/>
          <w:lang w:val="en-GB"/>
        </w:rPr>
        <w:t>(3), 379–394.</w:t>
      </w:r>
    </w:p>
    <w:p w14:paraId="3DF554D5"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rPr>
        <w:t xml:space="preserve">Schaub, D., &amp; Juckel, G. (2011). PSP-Skala – Deutsche Version der Personal and Social Performance Scale. </w:t>
      </w:r>
      <w:r w:rsidRPr="003E6428">
        <w:rPr>
          <w:rFonts w:ascii="Arial" w:hAnsi="Arial" w:cs="Arial"/>
          <w:i/>
          <w:iCs/>
          <w:sz w:val="20"/>
          <w:szCs w:val="20"/>
        </w:rPr>
        <w:t>Der Nervenarzt</w:t>
      </w:r>
      <w:r w:rsidRPr="003E6428">
        <w:rPr>
          <w:rFonts w:ascii="Arial" w:hAnsi="Arial" w:cs="Arial"/>
          <w:sz w:val="20"/>
          <w:szCs w:val="20"/>
        </w:rPr>
        <w:t xml:space="preserve">, </w:t>
      </w:r>
      <w:r w:rsidRPr="003E6428">
        <w:rPr>
          <w:rFonts w:ascii="Arial" w:hAnsi="Arial" w:cs="Arial"/>
          <w:i/>
          <w:iCs/>
          <w:sz w:val="20"/>
          <w:szCs w:val="20"/>
        </w:rPr>
        <w:t>82</w:t>
      </w:r>
      <w:r w:rsidRPr="003E6428">
        <w:rPr>
          <w:rFonts w:ascii="Arial" w:hAnsi="Arial" w:cs="Arial"/>
          <w:sz w:val="20"/>
          <w:szCs w:val="20"/>
        </w:rPr>
        <w:t>(9), 1178–1184. https://doi.org/10.1007/s00115-010-3204-4</w:t>
      </w:r>
    </w:p>
    <w:p w14:paraId="07C43691"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rPr>
        <w:t xml:space="preserve">Schick, A., Paetzold, I., Rauschenberg, C., Hirjak, D., Banaschewski, T., Meyer-Lindenberg, A., Boehnke, J. R., Boecking, B., &amp; Reininghaus, U. (2021). </w:t>
      </w:r>
      <w:r w:rsidRPr="003E6428">
        <w:rPr>
          <w:rFonts w:ascii="Arial" w:hAnsi="Arial" w:cs="Arial"/>
          <w:sz w:val="20"/>
          <w:szCs w:val="20"/>
          <w:lang w:val="en-GB"/>
        </w:rPr>
        <w:t xml:space="preserve">Effects of a Novel, Transdiagnostic, Hybrid Ecological Momentary Intervention for Improving Resilience in Youth (EMIcompass): Protocol for an Exploratory Randomized Controlled Trial. </w:t>
      </w:r>
      <w:r w:rsidRPr="003E6428">
        <w:rPr>
          <w:rFonts w:ascii="Arial" w:hAnsi="Arial" w:cs="Arial"/>
          <w:i/>
          <w:iCs/>
          <w:sz w:val="20"/>
          <w:szCs w:val="20"/>
        </w:rPr>
        <w:t>JMIR Research Protocols</w:t>
      </w:r>
      <w:r w:rsidRPr="003E6428">
        <w:rPr>
          <w:rFonts w:ascii="Arial" w:hAnsi="Arial" w:cs="Arial"/>
          <w:sz w:val="20"/>
          <w:szCs w:val="20"/>
        </w:rPr>
        <w:t xml:space="preserve">, </w:t>
      </w:r>
      <w:r w:rsidRPr="003E6428">
        <w:rPr>
          <w:rFonts w:ascii="Arial" w:hAnsi="Arial" w:cs="Arial"/>
          <w:i/>
          <w:iCs/>
          <w:sz w:val="20"/>
          <w:szCs w:val="20"/>
        </w:rPr>
        <w:t>10</w:t>
      </w:r>
      <w:r w:rsidRPr="003E6428">
        <w:rPr>
          <w:rFonts w:ascii="Arial" w:hAnsi="Arial" w:cs="Arial"/>
          <w:sz w:val="20"/>
          <w:szCs w:val="20"/>
        </w:rPr>
        <w:t>(12), e27462. https://doi.org/10.2196/27462</w:t>
      </w:r>
    </w:p>
    <w:p w14:paraId="0D6DFB39"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rPr>
        <w:t xml:space="preserve">Schwarzer, R., Bäßler, J., Kwiatek, P., Schröder, K., &amp; Zhang, J. X. (1997). </w:t>
      </w:r>
      <w:r w:rsidRPr="003E6428">
        <w:rPr>
          <w:rFonts w:ascii="Arial" w:hAnsi="Arial" w:cs="Arial"/>
          <w:sz w:val="20"/>
          <w:szCs w:val="20"/>
          <w:lang w:val="en-GB"/>
        </w:rPr>
        <w:t xml:space="preserve">The Assessment of Optimistic Self-beliefs: Comparison of the German, Spanish, and Chinese Versions of the General Self-efficacy Scale. </w:t>
      </w:r>
      <w:r w:rsidRPr="003E6428">
        <w:rPr>
          <w:rFonts w:ascii="Arial" w:hAnsi="Arial" w:cs="Arial"/>
          <w:i/>
          <w:iCs/>
          <w:sz w:val="20"/>
          <w:szCs w:val="20"/>
          <w:lang w:val="en-GB"/>
        </w:rPr>
        <w:t>Applied Psychology</w:t>
      </w:r>
      <w:r w:rsidRPr="003E6428">
        <w:rPr>
          <w:rFonts w:ascii="Arial" w:hAnsi="Arial" w:cs="Arial"/>
          <w:sz w:val="20"/>
          <w:szCs w:val="20"/>
          <w:lang w:val="en-GB"/>
        </w:rPr>
        <w:t xml:space="preserve">, </w:t>
      </w:r>
      <w:r w:rsidRPr="003E6428">
        <w:rPr>
          <w:rFonts w:ascii="Arial" w:hAnsi="Arial" w:cs="Arial"/>
          <w:i/>
          <w:iCs/>
          <w:sz w:val="20"/>
          <w:szCs w:val="20"/>
          <w:lang w:val="en-GB"/>
        </w:rPr>
        <w:t>46</w:t>
      </w:r>
      <w:r w:rsidRPr="003E6428">
        <w:rPr>
          <w:rFonts w:ascii="Arial" w:hAnsi="Arial" w:cs="Arial"/>
          <w:sz w:val="20"/>
          <w:szCs w:val="20"/>
          <w:lang w:val="en-GB"/>
        </w:rPr>
        <w:t>(1), 69–88. https://doi.org/10.1111/j.1464-0597.1997.tb01096.x</w:t>
      </w:r>
    </w:p>
    <w:p w14:paraId="4F4B6311"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Schwarzer, R., &amp; Jerusalem, M. (1995). Generalized self-efficacy scale. </w:t>
      </w:r>
      <w:r w:rsidRPr="003E6428">
        <w:rPr>
          <w:rFonts w:ascii="Arial" w:hAnsi="Arial" w:cs="Arial"/>
          <w:i/>
          <w:iCs/>
          <w:sz w:val="20"/>
          <w:szCs w:val="20"/>
          <w:lang w:val="en-GB"/>
        </w:rPr>
        <w:t>J. Weinman, S. Wright, &amp; M. Johnston, Measures in health psychology: A user’s portfolio. Causal and control beliefs</w:t>
      </w:r>
      <w:r w:rsidRPr="003E6428">
        <w:rPr>
          <w:rFonts w:ascii="Arial" w:hAnsi="Arial" w:cs="Arial"/>
          <w:sz w:val="20"/>
          <w:szCs w:val="20"/>
          <w:lang w:val="en-GB"/>
        </w:rPr>
        <w:t xml:space="preserve">, </w:t>
      </w:r>
      <w:r w:rsidRPr="003E6428">
        <w:rPr>
          <w:rFonts w:ascii="Arial" w:hAnsi="Arial" w:cs="Arial"/>
          <w:i/>
          <w:iCs/>
          <w:sz w:val="20"/>
          <w:szCs w:val="20"/>
          <w:lang w:val="en-GB"/>
        </w:rPr>
        <w:t>35</w:t>
      </w:r>
      <w:r w:rsidRPr="003E6428">
        <w:rPr>
          <w:rFonts w:ascii="Arial" w:hAnsi="Arial" w:cs="Arial"/>
          <w:sz w:val="20"/>
          <w:szCs w:val="20"/>
          <w:lang w:val="en-GB"/>
        </w:rPr>
        <w:t>(37), 82–003.</w:t>
      </w:r>
    </w:p>
    <w:p w14:paraId="1A246735"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Sengutta, M., Gaweda, Ł., Moritz, S., &amp; Karow, A. (2019). The mediating role of borderline personality features in the relationship between childhood trauma and psychotic-like experiences in a sample of help-seeking non-psychotic adolescents and young adults. </w:t>
      </w:r>
      <w:r w:rsidRPr="003E6428">
        <w:rPr>
          <w:rFonts w:ascii="Arial" w:hAnsi="Arial" w:cs="Arial"/>
          <w:i/>
          <w:iCs/>
          <w:sz w:val="20"/>
          <w:szCs w:val="20"/>
          <w:lang w:val="en-GB"/>
        </w:rPr>
        <w:t>European Psychiatry</w:t>
      </w:r>
      <w:r w:rsidRPr="003E6428">
        <w:rPr>
          <w:rFonts w:ascii="Arial" w:hAnsi="Arial" w:cs="Arial"/>
          <w:sz w:val="20"/>
          <w:szCs w:val="20"/>
          <w:lang w:val="en-GB"/>
        </w:rPr>
        <w:t xml:space="preserve">, </w:t>
      </w:r>
      <w:r w:rsidRPr="003E6428">
        <w:rPr>
          <w:rFonts w:ascii="Arial" w:hAnsi="Arial" w:cs="Arial"/>
          <w:i/>
          <w:iCs/>
          <w:sz w:val="20"/>
          <w:szCs w:val="20"/>
          <w:lang w:val="en-GB"/>
        </w:rPr>
        <w:t>56</w:t>
      </w:r>
      <w:r w:rsidRPr="003E6428">
        <w:rPr>
          <w:rFonts w:ascii="Arial" w:hAnsi="Arial" w:cs="Arial"/>
          <w:sz w:val="20"/>
          <w:szCs w:val="20"/>
          <w:lang w:val="en-GB"/>
        </w:rPr>
        <w:t>, 84–90.</w:t>
      </w:r>
    </w:p>
    <w:p w14:paraId="0198228A"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lang w:val="en-GB"/>
        </w:rPr>
        <w:t xml:space="preserve">Simms, L. (2023). Introduction of Self-Report Measures of the HiTOP Model: Reliability and Structural Validity of the HiTOP-SR. </w:t>
      </w:r>
      <w:r w:rsidRPr="003E6428">
        <w:rPr>
          <w:rFonts w:ascii="Arial" w:hAnsi="Arial" w:cs="Arial"/>
          <w:i/>
          <w:iCs/>
          <w:sz w:val="20"/>
          <w:szCs w:val="20"/>
        </w:rPr>
        <w:t>2023 SPA Convention and Workshops</w:t>
      </w:r>
      <w:r w:rsidRPr="003E6428">
        <w:rPr>
          <w:rFonts w:ascii="Arial" w:hAnsi="Arial" w:cs="Arial"/>
          <w:sz w:val="20"/>
          <w:szCs w:val="20"/>
        </w:rPr>
        <w:t>.</w:t>
      </w:r>
    </w:p>
    <w:p w14:paraId="4471CA25"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rPr>
        <w:lastRenderedPageBreak/>
        <w:t xml:space="preserve">Spitzer, C., Müller, S., Kerber, A., Hutsebaut, J., Brähler, E., &amp; Zimmermann, J. (2021). Die deutsche Version der Level of Personality Functioning Scale-Brief Form 2.0 (LPFS-BF): Faktorenstruktur, konvergente Validität und Normwerte in der Allgemeinbevölkerung. </w:t>
      </w:r>
      <w:r w:rsidRPr="003E6428">
        <w:rPr>
          <w:rFonts w:ascii="Arial" w:hAnsi="Arial" w:cs="Arial"/>
          <w:i/>
          <w:iCs/>
          <w:sz w:val="20"/>
          <w:szCs w:val="20"/>
        </w:rPr>
        <w:t>PPmP - Psychotherapie · Psychosomatik · Medizinische Psychologie</w:t>
      </w:r>
      <w:r w:rsidRPr="003E6428">
        <w:rPr>
          <w:rFonts w:ascii="Arial" w:hAnsi="Arial" w:cs="Arial"/>
          <w:sz w:val="20"/>
          <w:szCs w:val="20"/>
        </w:rPr>
        <w:t xml:space="preserve">, </w:t>
      </w:r>
      <w:r w:rsidRPr="003E6428">
        <w:rPr>
          <w:rFonts w:ascii="Arial" w:hAnsi="Arial" w:cs="Arial"/>
          <w:i/>
          <w:iCs/>
          <w:sz w:val="20"/>
          <w:szCs w:val="20"/>
        </w:rPr>
        <w:t>71</w:t>
      </w:r>
      <w:r w:rsidRPr="003E6428">
        <w:rPr>
          <w:rFonts w:ascii="Arial" w:hAnsi="Arial" w:cs="Arial"/>
          <w:sz w:val="20"/>
          <w:szCs w:val="20"/>
        </w:rPr>
        <w:t>, 284–293. https://doi.org/10.1055/a-1343-2396</w:t>
      </w:r>
    </w:p>
    <w:p w14:paraId="2163509D" w14:textId="77777777" w:rsidR="00554C41" w:rsidRPr="003E6428" w:rsidRDefault="00554C41" w:rsidP="00554C41">
      <w:pPr>
        <w:pStyle w:val="Literaturverzeichnis"/>
        <w:rPr>
          <w:rFonts w:ascii="Arial" w:hAnsi="Arial" w:cs="Arial"/>
          <w:sz w:val="20"/>
          <w:szCs w:val="20"/>
          <w:lang w:val="en-GB"/>
        </w:rPr>
      </w:pPr>
      <w:r w:rsidRPr="007D6EC8">
        <w:rPr>
          <w:rFonts w:ascii="Arial" w:hAnsi="Arial" w:cs="Arial"/>
          <w:sz w:val="20"/>
          <w:szCs w:val="20"/>
        </w:rPr>
        <w:t xml:space="preserve">Svob, C., Brown, N. R., Reddon, J. R., Uzer, T., &amp; Lee, P. J. (2014). </w:t>
      </w:r>
      <w:r w:rsidRPr="003E6428">
        <w:rPr>
          <w:rFonts w:ascii="Arial" w:hAnsi="Arial" w:cs="Arial"/>
          <w:sz w:val="20"/>
          <w:szCs w:val="20"/>
          <w:lang w:val="en-GB"/>
        </w:rPr>
        <w:t xml:space="preserve">The transitional impact scale: Assessing the material and psychological impact of life transitions. </w:t>
      </w:r>
      <w:r w:rsidRPr="003E6428">
        <w:rPr>
          <w:rFonts w:ascii="Arial" w:hAnsi="Arial" w:cs="Arial"/>
          <w:i/>
          <w:iCs/>
          <w:sz w:val="20"/>
          <w:szCs w:val="20"/>
          <w:lang w:val="en-GB"/>
        </w:rPr>
        <w:t>Behavior Research Methods</w:t>
      </w:r>
      <w:r w:rsidRPr="003E6428">
        <w:rPr>
          <w:rFonts w:ascii="Arial" w:hAnsi="Arial" w:cs="Arial"/>
          <w:sz w:val="20"/>
          <w:szCs w:val="20"/>
          <w:lang w:val="en-GB"/>
        </w:rPr>
        <w:t xml:space="preserve">, </w:t>
      </w:r>
      <w:r w:rsidRPr="003E6428">
        <w:rPr>
          <w:rFonts w:ascii="Arial" w:hAnsi="Arial" w:cs="Arial"/>
          <w:i/>
          <w:iCs/>
          <w:sz w:val="20"/>
          <w:szCs w:val="20"/>
          <w:lang w:val="en-GB"/>
        </w:rPr>
        <w:t>46</w:t>
      </w:r>
      <w:r w:rsidRPr="003E6428">
        <w:rPr>
          <w:rFonts w:ascii="Arial" w:hAnsi="Arial" w:cs="Arial"/>
          <w:sz w:val="20"/>
          <w:szCs w:val="20"/>
          <w:lang w:val="en-GB"/>
        </w:rPr>
        <w:t>, 448–455.</w:t>
      </w:r>
    </w:p>
    <w:p w14:paraId="7A185932"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Swami, V., Stieger, S., Voracek, M., Dressler, S. G., Eisma, L., &amp; Furnham, A. (2009). Psychometric evaluation of the Tagalog and German subjective happiness scales and a cross-cultural comparison. </w:t>
      </w:r>
      <w:r w:rsidRPr="003E6428">
        <w:rPr>
          <w:rFonts w:ascii="Arial" w:hAnsi="Arial" w:cs="Arial"/>
          <w:i/>
          <w:iCs/>
          <w:sz w:val="20"/>
          <w:szCs w:val="20"/>
          <w:lang w:val="en-GB"/>
        </w:rPr>
        <w:t>Social Indicators Research</w:t>
      </w:r>
      <w:r w:rsidRPr="003E6428">
        <w:rPr>
          <w:rFonts w:ascii="Arial" w:hAnsi="Arial" w:cs="Arial"/>
          <w:sz w:val="20"/>
          <w:szCs w:val="20"/>
          <w:lang w:val="en-GB"/>
        </w:rPr>
        <w:t xml:space="preserve">, </w:t>
      </w:r>
      <w:r w:rsidRPr="003E6428">
        <w:rPr>
          <w:rFonts w:ascii="Arial" w:hAnsi="Arial" w:cs="Arial"/>
          <w:i/>
          <w:iCs/>
          <w:sz w:val="20"/>
          <w:szCs w:val="20"/>
          <w:lang w:val="en-GB"/>
        </w:rPr>
        <w:t>93</w:t>
      </w:r>
      <w:r w:rsidRPr="003E6428">
        <w:rPr>
          <w:rFonts w:ascii="Arial" w:hAnsi="Arial" w:cs="Arial"/>
          <w:sz w:val="20"/>
          <w:szCs w:val="20"/>
          <w:lang w:val="en-GB"/>
        </w:rPr>
        <w:t>(2), Article 2. https://doi.org/10.1007/s11205-008-9331-7</w:t>
      </w:r>
    </w:p>
    <w:p w14:paraId="1322BBEB"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Tennant, R., Hiller, L., Fishwick, R., Platt, S., Joseph, S., Weich, S., Parkinson, J., Secker, J., &amp; Stewart-Brown, S. (2007). The Warwick-Edinburgh mental well-being scale (WEMWBS): Development and UK validation. </w:t>
      </w:r>
      <w:r w:rsidRPr="003E6428">
        <w:rPr>
          <w:rFonts w:ascii="Arial" w:hAnsi="Arial" w:cs="Arial"/>
          <w:i/>
          <w:iCs/>
          <w:sz w:val="20"/>
          <w:szCs w:val="20"/>
          <w:lang w:val="en-GB"/>
        </w:rPr>
        <w:t>Health and Quality of life Outcomes</w:t>
      </w:r>
      <w:r w:rsidRPr="003E6428">
        <w:rPr>
          <w:rFonts w:ascii="Arial" w:hAnsi="Arial" w:cs="Arial"/>
          <w:sz w:val="20"/>
          <w:szCs w:val="20"/>
          <w:lang w:val="en-GB"/>
        </w:rPr>
        <w:t xml:space="preserve">, </w:t>
      </w:r>
      <w:r w:rsidRPr="003E6428">
        <w:rPr>
          <w:rFonts w:ascii="Arial" w:hAnsi="Arial" w:cs="Arial"/>
          <w:i/>
          <w:iCs/>
          <w:sz w:val="20"/>
          <w:szCs w:val="20"/>
          <w:lang w:val="en-GB"/>
        </w:rPr>
        <w:t>5</w:t>
      </w:r>
      <w:r w:rsidRPr="003E6428">
        <w:rPr>
          <w:rFonts w:ascii="Arial" w:hAnsi="Arial" w:cs="Arial"/>
          <w:sz w:val="20"/>
          <w:szCs w:val="20"/>
          <w:lang w:val="en-GB"/>
        </w:rPr>
        <w:t>, 1–13.</w:t>
      </w:r>
    </w:p>
    <w:p w14:paraId="368FD773"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Whoqol Group. (1998). Development of the World Health Organization WHOQOL-BREF quality of life assessment. </w:t>
      </w:r>
      <w:r w:rsidRPr="003E6428">
        <w:rPr>
          <w:rFonts w:ascii="Arial" w:hAnsi="Arial" w:cs="Arial"/>
          <w:i/>
          <w:iCs/>
          <w:sz w:val="20"/>
          <w:szCs w:val="20"/>
          <w:lang w:val="en-GB"/>
        </w:rPr>
        <w:t>Psychological Medicine</w:t>
      </w:r>
      <w:r w:rsidRPr="003E6428">
        <w:rPr>
          <w:rFonts w:ascii="Arial" w:hAnsi="Arial" w:cs="Arial"/>
          <w:sz w:val="20"/>
          <w:szCs w:val="20"/>
          <w:lang w:val="en-GB"/>
        </w:rPr>
        <w:t xml:space="preserve">, </w:t>
      </w:r>
      <w:r w:rsidRPr="003E6428">
        <w:rPr>
          <w:rFonts w:ascii="Arial" w:hAnsi="Arial" w:cs="Arial"/>
          <w:i/>
          <w:iCs/>
          <w:sz w:val="20"/>
          <w:szCs w:val="20"/>
          <w:lang w:val="en-GB"/>
        </w:rPr>
        <w:t>28</w:t>
      </w:r>
      <w:r w:rsidRPr="003E6428">
        <w:rPr>
          <w:rFonts w:ascii="Arial" w:hAnsi="Arial" w:cs="Arial"/>
          <w:sz w:val="20"/>
          <w:szCs w:val="20"/>
          <w:lang w:val="en-GB"/>
        </w:rPr>
        <w:t>(3), 551–558.</w:t>
      </w:r>
    </w:p>
    <w:p w14:paraId="47492FA4"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lang w:val="en-GB"/>
        </w:rPr>
        <w:t xml:space="preserve">Wilson, C. J., Deane, F. P., Ciarrochi, J. V., &amp; Rickwood, D. (2005). </w:t>
      </w:r>
      <w:r w:rsidRPr="003E6428">
        <w:rPr>
          <w:rFonts w:ascii="Arial" w:hAnsi="Arial" w:cs="Arial"/>
          <w:i/>
          <w:iCs/>
          <w:sz w:val="20"/>
          <w:szCs w:val="20"/>
          <w:lang w:val="en-GB"/>
        </w:rPr>
        <w:t>Measuring help seeking intentions: Properties of the general help seeking questionnaire</w:t>
      </w:r>
      <w:r w:rsidRPr="003E6428">
        <w:rPr>
          <w:rFonts w:ascii="Arial" w:hAnsi="Arial" w:cs="Arial"/>
          <w:sz w:val="20"/>
          <w:szCs w:val="20"/>
          <w:lang w:val="en-GB"/>
        </w:rPr>
        <w:t>.</w:t>
      </w:r>
    </w:p>
    <w:p w14:paraId="5DB590C0"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rPr>
        <w:t xml:space="preserve">Wingenfeld, K., Spitzer, C., Mensebach, C., Grabe, H. J., Hill, A., Gast, U., Schlosser, N., Höpp, H., Beblo, T., &amp; Driessen, M. (2010). Die deutsche version des childhood trauma questionnaire (CTQ): Erste befunde zu den psychometrischen kennwerten. </w:t>
      </w:r>
      <w:r w:rsidRPr="003E6428">
        <w:rPr>
          <w:rFonts w:ascii="Arial" w:hAnsi="Arial" w:cs="Arial"/>
          <w:i/>
          <w:iCs/>
          <w:sz w:val="20"/>
          <w:szCs w:val="20"/>
        </w:rPr>
        <w:t>PPmP-psychotherapie· psychosomatik· medizinische psychologie</w:t>
      </w:r>
      <w:r w:rsidRPr="003E6428">
        <w:rPr>
          <w:rFonts w:ascii="Arial" w:hAnsi="Arial" w:cs="Arial"/>
          <w:sz w:val="20"/>
          <w:szCs w:val="20"/>
        </w:rPr>
        <w:t xml:space="preserve">, </w:t>
      </w:r>
      <w:r w:rsidRPr="003E6428">
        <w:rPr>
          <w:rFonts w:ascii="Arial" w:hAnsi="Arial" w:cs="Arial"/>
          <w:i/>
          <w:iCs/>
          <w:sz w:val="20"/>
          <w:szCs w:val="20"/>
        </w:rPr>
        <w:t>60</w:t>
      </w:r>
      <w:r w:rsidRPr="003E6428">
        <w:rPr>
          <w:rFonts w:ascii="Arial" w:hAnsi="Arial" w:cs="Arial"/>
          <w:sz w:val="20"/>
          <w:szCs w:val="20"/>
        </w:rPr>
        <w:t>(11), 442–450.</w:t>
      </w:r>
    </w:p>
    <w:p w14:paraId="197EFE5A" w14:textId="77777777" w:rsidR="00554C41" w:rsidRPr="003E6428" w:rsidRDefault="00554C41" w:rsidP="00554C41">
      <w:pPr>
        <w:pStyle w:val="Literaturverzeichnis"/>
        <w:rPr>
          <w:rFonts w:ascii="Arial" w:hAnsi="Arial" w:cs="Arial"/>
          <w:sz w:val="20"/>
          <w:szCs w:val="20"/>
          <w:lang w:val="en-GB"/>
        </w:rPr>
      </w:pPr>
      <w:r w:rsidRPr="003E6428">
        <w:rPr>
          <w:rFonts w:ascii="Arial" w:hAnsi="Arial" w:cs="Arial"/>
          <w:sz w:val="20"/>
          <w:szCs w:val="20"/>
        </w:rPr>
        <w:t xml:space="preserve">Yung, A. R., Yung, A. R., Pan Yuen, H., Mcgorry, P. D., Phillips, L. J., Kelly, D., Dell’Olio, M., Francey, S. M., Cosgrave, E. M., &amp; Killackey, E. (2005). </w:t>
      </w:r>
      <w:r w:rsidRPr="003E6428">
        <w:rPr>
          <w:rFonts w:ascii="Arial" w:hAnsi="Arial" w:cs="Arial"/>
          <w:sz w:val="20"/>
          <w:szCs w:val="20"/>
          <w:lang w:val="en-GB"/>
        </w:rPr>
        <w:t xml:space="preserve">Mapping the onset of psychosis: The comprehensive assessment of at-risk mental states. </w:t>
      </w:r>
      <w:r w:rsidRPr="003E6428">
        <w:rPr>
          <w:rFonts w:ascii="Arial" w:hAnsi="Arial" w:cs="Arial"/>
          <w:i/>
          <w:iCs/>
          <w:sz w:val="20"/>
          <w:szCs w:val="20"/>
          <w:lang w:val="en-GB"/>
        </w:rPr>
        <w:t>Australian &amp; New Zealand Journal of Psychiatry</w:t>
      </w:r>
      <w:r w:rsidRPr="003E6428">
        <w:rPr>
          <w:rFonts w:ascii="Arial" w:hAnsi="Arial" w:cs="Arial"/>
          <w:sz w:val="20"/>
          <w:szCs w:val="20"/>
          <w:lang w:val="en-GB"/>
        </w:rPr>
        <w:t xml:space="preserve">, </w:t>
      </w:r>
      <w:r w:rsidRPr="003E6428">
        <w:rPr>
          <w:rFonts w:ascii="Arial" w:hAnsi="Arial" w:cs="Arial"/>
          <w:i/>
          <w:iCs/>
          <w:sz w:val="20"/>
          <w:szCs w:val="20"/>
          <w:lang w:val="en-GB"/>
        </w:rPr>
        <w:t>39</w:t>
      </w:r>
      <w:r w:rsidRPr="003E6428">
        <w:rPr>
          <w:rFonts w:ascii="Arial" w:hAnsi="Arial" w:cs="Arial"/>
          <w:sz w:val="20"/>
          <w:szCs w:val="20"/>
          <w:lang w:val="en-GB"/>
        </w:rPr>
        <w:t>(11–12), 964–971.</w:t>
      </w:r>
    </w:p>
    <w:p w14:paraId="37F08C0D" w14:textId="77777777" w:rsidR="00554C41" w:rsidRPr="003E6428" w:rsidRDefault="00554C41" w:rsidP="00554C41">
      <w:pPr>
        <w:pStyle w:val="Literaturverzeichnis"/>
        <w:rPr>
          <w:rFonts w:ascii="Arial" w:hAnsi="Arial" w:cs="Arial"/>
          <w:sz w:val="20"/>
          <w:szCs w:val="20"/>
        </w:rPr>
      </w:pPr>
      <w:r w:rsidRPr="003E6428">
        <w:rPr>
          <w:rFonts w:ascii="Arial" w:hAnsi="Arial" w:cs="Arial"/>
          <w:sz w:val="20"/>
          <w:szCs w:val="20"/>
          <w:lang w:val="en-GB"/>
        </w:rPr>
        <w:t xml:space="preserve">Zimmermann, J., Wendt, L. P., Edelhoff, H., Wierzba, E., Fleck, L., Cicero, D. C., &amp; Reininghaus, U. (2024). </w:t>
      </w:r>
      <w:r w:rsidRPr="003E6428">
        <w:rPr>
          <w:rFonts w:ascii="Arial" w:hAnsi="Arial" w:cs="Arial"/>
          <w:i/>
          <w:iCs/>
          <w:sz w:val="20"/>
          <w:szCs w:val="20"/>
          <w:lang w:val="en-GB"/>
        </w:rPr>
        <w:t>Development and Initial Evaluation of the German Version of the Hierarchical Taxonomy of Psychopathology Self-Report (HiTOP-SR)</w:t>
      </w:r>
      <w:r w:rsidRPr="003E6428">
        <w:rPr>
          <w:rFonts w:ascii="Arial" w:hAnsi="Arial" w:cs="Arial"/>
          <w:sz w:val="20"/>
          <w:szCs w:val="20"/>
          <w:lang w:val="en-GB"/>
        </w:rPr>
        <w:t xml:space="preserve">. </w:t>
      </w:r>
      <w:r w:rsidRPr="003E6428">
        <w:rPr>
          <w:rFonts w:ascii="Arial" w:hAnsi="Arial" w:cs="Arial"/>
          <w:sz w:val="20"/>
          <w:szCs w:val="20"/>
        </w:rPr>
        <w:t>OSF.</w:t>
      </w:r>
    </w:p>
    <w:p w14:paraId="20721696" w14:textId="1804997F" w:rsidR="00991D2B" w:rsidRPr="003E6428" w:rsidRDefault="004B1128" w:rsidP="004B1128">
      <w:pPr>
        <w:spacing w:after="0" w:line="240" w:lineRule="auto"/>
        <w:rPr>
          <w:rFonts w:ascii="Arial" w:hAnsi="Arial" w:cs="Arial"/>
          <w:sz w:val="20"/>
          <w:szCs w:val="20"/>
          <w:lang w:val="en-US"/>
        </w:rPr>
      </w:pPr>
      <w:r w:rsidRPr="003E6428">
        <w:rPr>
          <w:rFonts w:ascii="Arial" w:hAnsi="Arial" w:cs="Arial"/>
          <w:sz w:val="20"/>
          <w:szCs w:val="20"/>
          <w:lang w:val="en-US"/>
        </w:rPr>
        <w:fldChar w:fldCharType="end"/>
      </w:r>
    </w:p>
    <w:sectPr w:rsidR="00991D2B" w:rsidRPr="003E6428">
      <w:headerReference w:type="even" r:id="rId7"/>
      <w:headerReference w:type="default" r:id="rId8"/>
      <w:footerReference w:type="even" r:id="rId9"/>
      <w:footerReference w:type="default" r:id="rId10"/>
      <w:headerReference w:type="first" r:id="rId11"/>
      <w:footerReference w:type="firs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CCA97B" w14:textId="77777777" w:rsidR="0028017D" w:rsidRDefault="0028017D" w:rsidP="0028017D">
      <w:pPr>
        <w:spacing w:after="0" w:line="240" w:lineRule="auto"/>
      </w:pPr>
      <w:r>
        <w:separator/>
      </w:r>
    </w:p>
  </w:endnote>
  <w:endnote w:type="continuationSeparator" w:id="0">
    <w:p w14:paraId="369B167B" w14:textId="77777777" w:rsidR="0028017D" w:rsidRDefault="0028017D" w:rsidP="00280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532D2E" w14:textId="77777777" w:rsidR="0028017D" w:rsidRDefault="0028017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FDA2E8" w14:textId="77777777" w:rsidR="0028017D" w:rsidRDefault="0028017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7EFDF6" w14:textId="77777777" w:rsidR="0028017D" w:rsidRDefault="0028017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00B26D" w14:textId="77777777" w:rsidR="0028017D" w:rsidRDefault="0028017D" w:rsidP="0028017D">
      <w:pPr>
        <w:spacing w:after="0" w:line="240" w:lineRule="auto"/>
      </w:pPr>
      <w:r>
        <w:separator/>
      </w:r>
    </w:p>
  </w:footnote>
  <w:footnote w:type="continuationSeparator" w:id="0">
    <w:p w14:paraId="13F375DA" w14:textId="77777777" w:rsidR="0028017D" w:rsidRDefault="0028017D" w:rsidP="002801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91F79" w14:textId="77777777" w:rsidR="0028017D" w:rsidRDefault="0028017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B85AC7" w14:textId="159D6F7A" w:rsidR="0028017D" w:rsidRDefault="0028017D">
    <w:pPr>
      <w:pStyle w:val="Kopfzeile"/>
    </w:pPr>
    <w:r>
      <w:rPr>
        <w:lang w:val="en-US"/>
      </w:rPr>
      <w:t xml:space="preserve">Mannheim incidence and inception </w:t>
    </w:r>
    <w:r>
      <w:rPr>
        <w:lang w:val="en-US"/>
      </w:rPr>
      <w:t>cohort</w:t>
    </w:r>
    <w:bookmarkStart w:id="0" w:name="_GoBack"/>
    <w:bookmarkEnd w:id="0"/>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FE7A97" w14:textId="77777777" w:rsidR="0028017D" w:rsidRDefault="0028017D">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5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52txvfc02peteexa95wfzbxpztf522srav&quot;&gt;My EndNote Library&lt;record-ids&gt;&lt;item&gt;16&lt;/item&gt;&lt;item&gt;61&lt;/item&gt;&lt;item&gt;64&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56&lt;/item&gt;&lt;item&gt;216&lt;/item&gt;&lt;item&gt;293&lt;/item&gt;&lt;item&gt;294&lt;/item&gt;&lt;item&gt;295&lt;/item&gt;&lt;item&gt;296&lt;/item&gt;&lt;item&gt;297&lt;/item&gt;&lt;item&gt;298&lt;/item&gt;&lt;item&gt;299&lt;/item&gt;&lt;item&gt;301&lt;/item&gt;&lt;item&gt;302&lt;/item&gt;&lt;item&gt;304&lt;/item&gt;&lt;item&gt;305&lt;/item&gt;&lt;item&gt;307&lt;/item&gt;&lt;item&gt;308&lt;/item&gt;&lt;item&gt;309&lt;/item&gt;&lt;item&gt;310&lt;/item&gt;&lt;/record-ids&gt;&lt;/item&gt;&lt;/Libraries&gt;"/>
  </w:docVars>
  <w:rsids>
    <w:rsidRoot w:val="00163B49"/>
    <w:rsid w:val="000266ED"/>
    <w:rsid w:val="00060EF5"/>
    <w:rsid w:val="00072300"/>
    <w:rsid w:val="000B2C7A"/>
    <w:rsid w:val="000C28C4"/>
    <w:rsid w:val="000D5CE9"/>
    <w:rsid w:val="000F6288"/>
    <w:rsid w:val="00107C02"/>
    <w:rsid w:val="00144896"/>
    <w:rsid w:val="00163B49"/>
    <w:rsid w:val="00181667"/>
    <w:rsid w:val="00191337"/>
    <w:rsid w:val="001E5D7C"/>
    <w:rsid w:val="00230952"/>
    <w:rsid w:val="00241124"/>
    <w:rsid w:val="00261A05"/>
    <w:rsid w:val="0028017D"/>
    <w:rsid w:val="00284F95"/>
    <w:rsid w:val="00286B27"/>
    <w:rsid w:val="00287974"/>
    <w:rsid w:val="002B13BB"/>
    <w:rsid w:val="0033074D"/>
    <w:rsid w:val="00332FD5"/>
    <w:rsid w:val="00357F1A"/>
    <w:rsid w:val="00381927"/>
    <w:rsid w:val="003877DC"/>
    <w:rsid w:val="003C330F"/>
    <w:rsid w:val="003E6428"/>
    <w:rsid w:val="00403FA3"/>
    <w:rsid w:val="00411E84"/>
    <w:rsid w:val="00443DF7"/>
    <w:rsid w:val="004B1128"/>
    <w:rsid w:val="004D0327"/>
    <w:rsid w:val="004E7066"/>
    <w:rsid w:val="00513A02"/>
    <w:rsid w:val="00550BE0"/>
    <w:rsid w:val="00554C41"/>
    <w:rsid w:val="00572AFD"/>
    <w:rsid w:val="005B079B"/>
    <w:rsid w:val="005F55C6"/>
    <w:rsid w:val="006164B6"/>
    <w:rsid w:val="006503E6"/>
    <w:rsid w:val="00662A45"/>
    <w:rsid w:val="006A1DB6"/>
    <w:rsid w:val="006A54EE"/>
    <w:rsid w:val="006A6B33"/>
    <w:rsid w:val="006B0A1A"/>
    <w:rsid w:val="007345B5"/>
    <w:rsid w:val="007543DF"/>
    <w:rsid w:val="00781BC6"/>
    <w:rsid w:val="007A3DBC"/>
    <w:rsid w:val="007B422E"/>
    <w:rsid w:val="007C554A"/>
    <w:rsid w:val="007D6EC8"/>
    <w:rsid w:val="007F2991"/>
    <w:rsid w:val="00801CFF"/>
    <w:rsid w:val="00834F19"/>
    <w:rsid w:val="00846AE3"/>
    <w:rsid w:val="008542B1"/>
    <w:rsid w:val="00871585"/>
    <w:rsid w:val="00872251"/>
    <w:rsid w:val="00891F73"/>
    <w:rsid w:val="008B1B3D"/>
    <w:rsid w:val="008D3513"/>
    <w:rsid w:val="008E3BDD"/>
    <w:rsid w:val="008F2FE7"/>
    <w:rsid w:val="009040BB"/>
    <w:rsid w:val="00921147"/>
    <w:rsid w:val="00974726"/>
    <w:rsid w:val="009751BB"/>
    <w:rsid w:val="00991D2B"/>
    <w:rsid w:val="00994AA2"/>
    <w:rsid w:val="009B734E"/>
    <w:rsid w:val="009C1D0A"/>
    <w:rsid w:val="009F729F"/>
    <w:rsid w:val="00A040FD"/>
    <w:rsid w:val="00A1625C"/>
    <w:rsid w:val="00A2541B"/>
    <w:rsid w:val="00A30ED3"/>
    <w:rsid w:val="00A53022"/>
    <w:rsid w:val="00AD5580"/>
    <w:rsid w:val="00AE5825"/>
    <w:rsid w:val="00AE6866"/>
    <w:rsid w:val="00B368E3"/>
    <w:rsid w:val="00B9713E"/>
    <w:rsid w:val="00C1393E"/>
    <w:rsid w:val="00C31A7D"/>
    <w:rsid w:val="00C47D2E"/>
    <w:rsid w:val="00CA1238"/>
    <w:rsid w:val="00CA542F"/>
    <w:rsid w:val="00D401DD"/>
    <w:rsid w:val="00D449C4"/>
    <w:rsid w:val="00D47F1A"/>
    <w:rsid w:val="00D63D5F"/>
    <w:rsid w:val="00D65F8B"/>
    <w:rsid w:val="00DB6CB9"/>
    <w:rsid w:val="00DE3E37"/>
    <w:rsid w:val="00DE73DC"/>
    <w:rsid w:val="00E14ED6"/>
    <w:rsid w:val="00E1741C"/>
    <w:rsid w:val="00E65FE6"/>
    <w:rsid w:val="00E777F6"/>
    <w:rsid w:val="00EC6DA1"/>
    <w:rsid w:val="00EF7A60"/>
    <w:rsid w:val="00F005BD"/>
    <w:rsid w:val="00F15990"/>
    <w:rsid w:val="00F2208B"/>
    <w:rsid w:val="00F25E95"/>
    <w:rsid w:val="00FA2028"/>
    <w:rsid w:val="00FE39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8B7420"/>
  <w15:chartTrackingRefBased/>
  <w15:docId w15:val="{B4E56CAD-F3CF-44AB-AF7B-4EE6EB97B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163B49"/>
    <w:rPr>
      <w:sz w:val="16"/>
      <w:szCs w:val="16"/>
    </w:rPr>
  </w:style>
  <w:style w:type="paragraph" w:styleId="Kommentartext">
    <w:name w:val="annotation text"/>
    <w:basedOn w:val="Standard"/>
    <w:link w:val="KommentartextZchn"/>
    <w:uiPriority w:val="99"/>
    <w:unhideWhenUsed/>
    <w:rsid w:val="00163B49"/>
    <w:pPr>
      <w:spacing w:after="5" w:line="240" w:lineRule="auto"/>
      <w:ind w:left="10" w:right="17" w:hanging="10"/>
      <w:jc w:val="both"/>
    </w:pPr>
    <w:rPr>
      <w:rFonts w:ascii="Arial" w:eastAsia="Arial" w:hAnsi="Arial" w:cs="Arial"/>
      <w:color w:val="000000"/>
      <w:sz w:val="20"/>
      <w:szCs w:val="20"/>
      <w:lang w:eastAsia="de-DE"/>
    </w:rPr>
  </w:style>
  <w:style w:type="character" w:customStyle="1" w:styleId="KommentartextZchn">
    <w:name w:val="Kommentartext Zchn"/>
    <w:basedOn w:val="Absatz-Standardschriftart"/>
    <w:link w:val="Kommentartext"/>
    <w:uiPriority w:val="99"/>
    <w:rsid w:val="00163B49"/>
    <w:rPr>
      <w:rFonts w:ascii="Arial" w:eastAsia="Arial" w:hAnsi="Arial" w:cs="Arial"/>
      <w:color w:val="000000"/>
      <w:sz w:val="20"/>
      <w:szCs w:val="20"/>
      <w:lang w:eastAsia="de-DE"/>
    </w:rPr>
  </w:style>
  <w:style w:type="table" w:styleId="Tabellenraster">
    <w:name w:val="Table Grid"/>
    <w:basedOn w:val="NormaleTabelle"/>
    <w:uiPriority w:val="39"/>
    <w:rsid w:val="00163B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163B49"/>
    <w:rPr>
      <w:color w:val="0000FF"/>
      <w:u w:val="single"/>
    </w:rPr>
  </w:style>
  <w:style w:type="paragraph" w:styleId="Sprechblasentext">
    <w:name w:val="Balloon Text"/>
    <w:basedOn w:val="Standard"/>
    <w:link w:val="SprechblasentextZchn"/>
    <w:uiPriority w:val="99"/>
    <w:semiHidden/>
    <w:unhideWhenUsed/>
    <w:rsid w:val="00163B4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63B49"/>
    <w:rPr>
      <w:rFonts w:ascii="Segoe UI" w:hAnsi="Segoe UI" w:cs="Segoe UI"/>
      <w:sz w:val="18"/>
      <w:szCs w:val="18"/>
    </w:rPr>
  </w:style>
  <w:style w:type="paragraph" w:customStyle="1" w:styleId="EndNoteBibliographyTitle">
    <w:name w:val="EndNote Bibliography Title"/>
    <w:basedOn w:val="Standard"/>
    <w:link w:val="EndNoteBibliographyTitleZchn"/>
    <w:rsid w:val="00991D2B"/>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991D2B"/>
    <w:rPr>
      <w:rFonts w:ascii="Calibri" w:hAnsi="Calibri" w:cs="Calibri"/>
      <w:noProof/>
      <w:lang w:val="en-US"/>
    </w:rPr>
  </w:style>
  <w:style w:type="paragraph" w:customStyle="1" w:styleId="EndNoteBibliography">
    <w:name w:val="EndNote Bibliography"/>
    <w:basedOn w:val="Standard"/>
    <w:link w:val="EndNoteBibliographyZchn"/>
    <w:rsid w:val="00991D2B"/>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991D2B"/>
    <w:rPr>
      <w:rFonts w:ascii="Calibri" w:hAnsi="Calibri" w:cs="Calibri"/>
      <w:noProof/>
      <w:lang w:val="en-US"/>
    </w:rPr>
  </w:style>
  <w:style w:type="paragraph" w:styleId="Kommentarthema">
    <w:name w:val="annotation subject"/>
    <w:basedOn w:val="Kommentartext"/>
    <w:next w:val="Kommentartext"/>
    <w:link w:val="KommentarthemaZchn"/>
    <w:uiPriority w:val="99"/>
    <w:semiHidden/>
    <w:unhideWhenUsed/>
    <w:rsid w:val="006A1DB6"/>
    <w:pPr>
      <w:spacing w:after="160"/>
      <w:ind w:left="0" w:right="0" w:firstLine="0"/>
      <w:jc w:val="left"/>
    </w:pPr>
    <w:rPr>
      <w:rFonts w:asciiTheme="minorHAnsi" w:eastAsiaTheme="minorHAnsi" w:hAnsiTheme="minorHAnsi" w:cstheme="minorBidi"/>
      <w:b/>
      <w:bCs/>
      <w:color w:val="auto"/>
      <w:lang w:eastAsia="en-US"/>
    </w:rPr>
  </w:style>
  <w:style w:type="character" w:customStyle="1" w:styleId="KommentarthemaZchn">
    <w:name w:val="Kommentarthema Zchn"/>
    <w:basedOn w:val="KommentartextZchn"/>
    <w:link w:val="Kommentarthema"/>
    <w:uiPriority w:val="99"/>
    <w:semiHidden/>
    <w:rsid w:val="006A1DB6"/>
    <w:rPr>
      <w:rFonts w:ascii="Arial" w:eastAsia="Arial" w:hAnsi="Arial" w:cs="Arial"/>
      <w:b/>
      <w:bCs/>
      <w:color w:val="000000"/>
      <w:sz w:val="20"/>
      <w:szCs w:val="20"/>
      <w:lang w:eastAsia="de-DE"/>
    </w:rPr>
  </w:style>
  <w:style w:type="character" w:styleId="BesuchterLink">
    <w:name w:val="FollowedHyperlink"/>
    <w:basedOn w:val="Absatz-Standardschriftart"/>
    <w:uiPriority w:val="99"/>
    <w:semiHidden/>
    <w:unhideWhenUsed/>
    <w:rsid w:val="00F2208B"/>
    <w:rPr>
      <w:color w:val="954F72" w:themeColor="followedHyperlink"/>
      <w:u w:val="single"/>
    </w:rPr>
  </w:style>
  <w:style w:type="paragraph" w:customStyle="1" w:styleId="Default">
    <w:name w:val="Default"/>
    <w:rsid w:val="00381927"/>
    <w:pPr>
      <w:autoSpaceDE w:val="0"/>
      <w:autoSpaceDN w:val="0"/>
      <w:adjustRightInd w:val="0"/>
      <w:spacing w:after="0" w:line="240" w:lineRule="auto"/>
    </w:pPr>
    <w:rPr>
      <w:rFonts w:ascii="Cambria" w:hAnsi="Cambria" w:cs="Cambria"/>
      <w:color w:val="000000"/>
      <w:sz w:val="24"/>
      <w:szCs w:val="24"/>
    </w:rPr>
  </w:style>
  <w:style w:type="paragraph" w:styleId="Literaturverzeichnis">
    <w:name w:val="Bibliography"/>
    <w:basedOn w:val="Standard"/>
    <w:next w:val="Standard"/>
    <w:uiPriority w:val="37"/>
    <w:unhideWhenUsed/>
    <w:rsid w:val="004B1128"/>
    <w:pPr>
      <w:spacing w:after="0" w:line="480" w:lineRule="auto"/>
      <w:ind w:left="720" w:hanging="720"/>
    </w:pPr>
  </w:style>
  <w:style w:type="paragraph" w:styleId="Kopfzeile">
    <w:name w:val="header"/>
    <w:basedOn w:val="Standard"/>
    <w:link w:val="KopfzeileZchn"/>
    <w:uiPriority w:val="99"/>
    <w:unhideWhenUsed/>
    <w:rsid w:val="0028017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8017D"/>
  </w:style>
  <w:style w:type="paragraph" w:styleId="Fuzeile">
    <w:name w:val="footer"/>
    <w:basedOn w:val="Standard"/>
    <w:link w:val="FuzeileZchn"/>
    <w:uiPriority w:val="99"/>
    <w:unhideWhenUsed/>
    <w:rsid w:val="0028017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801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2104560">
      <w:bodyDiv w:val="1"/>
      <w:marLeft w:val="0"/>
      <w:marRight w:val="0"/>
      <w:marTop w:val="0"/>
      <w:marBottom w:val="0"/>
      <w:divBdr>
        <w:top w:val="none" w:sz="0" w:space="0" w:color="auto"/>
        <w:left w:val="none" w:sz="0" w:space="0" w:color="auto"/>
        <w:bottom w:val="none" w:sz="0" w:space="0" w:color="auto"/>
        <w:right w:val="none" w:sz="0" w:space="0" w:color="auto"/>
      </w:divBdr>
    </w:div>
    <w:div w:id="1709835672">
      <w:bodyDiv w:val="1"/>
      <w:marLeft w:val="0"/>
      <w:marRight w:val="0"/>
      <w:marTop w:val="0"/>
      <w:marBottom w:val="0"/>
      <w:divBdr>
        <w:top w:val="none" w:sz="0" w:space="0" w:color="auto"/>
        <w:left w:val="none" w:sz="0" w:space="0" w:color="auto"/>
        <w:bottom w:val="none" w:sz="0" w:space="0" w:color="auto"/>
        <w:right w:val="none" w:sz="0" w:space="0" w:color="auto"/>
      </w:divBdr>
      <w:divsChild>
        <w:div w:id="864490036">
          <w:marLeft w:val="480"/>
          <w:marRight w:val="0"/>
          <w:marTop w:val="0"/>
          <w:marBottom w:val="0"/>
          <w:divBdr>
            <w:top w:val="none" w:sz="0" w:space="0" w:color="auto"/>
            <w:left w:val="none" w:sz="0" w:space="0" w:color="auto"/>
            <w:bottom w:val="none" w:sz="0" w:space="0" w:color="auto"/>
            <w:right w:val="none" w:sz="0" w:space="0" w:color="auto"/>
          </w:divBdr>
          <w:divsChild>
            <w:div w:id="204494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3F65F-E37E-47E3-BD01-6D9BEEAA7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8850</Words>
  <Characters>118760</Characters>
  <Application>Microsoft Office Word</Application>
  <DocSecurity>0</DocSecurity>
  <Lines>989</Lines>
  <Paragraphs>274</Paragraphs>
  <ScaleCrop>false</ScaleCrop>
  <HeadingPairs>
    <vt:vector size="2" baseType="variant">
      <vt:variant>
        <vt:lpstr>Titel</vt:lpstr>
      </vt:variant>
      <vt:variant>
        <vt:i4>1</vt:i4>
      </vt:variant>
    </vt:vector>
  </HeadingPairs>
  <TitlesOfParts>
    <vt:vector size="1" baseType="lpstr">
      <vt:lpstr/>
    </vt:vector>
  </TitlesOfParts>
  <Company>ZI Mannheim</Company>
  <LinksUpToDate>false</LinksUpToDate>
  <CharactersWithSpaces>13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elhoff,Hannah</dc:creator>
  <cp:keywords/>
  <dc:description/>
  <cp:lastModifiedBy>Fleck,Leonie</cp:lastModifiedBy>
  <cp:revision>3</cp:revision>
  <dcterms:created xsi:type="dcterms:W3CDTF">2025-12-08T12:02:00Z</dcterms:created>
  <dcterms:modified xsi:type="dcterms:W3CDTF">2025-12-08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v4JxJ0aZ"/&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